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6"/>
        <w:gridCol w:w="7465"/>
      </w:tblGrid>
      <w:tr w:rsidR="00054EA7" w:rsidRPr="008103A3" w14:paraId="426E1156" w14:textId="77777777" w:rsidTr="00C52C3D">
        <w:tc>
          <w:tcPr>
            <w:tcW w:w="1580" w:type="dxa"/>
          </w:tcPr>
          <w:p w14:paraId="71259815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bookmarkStart w:id="0" w:name="_Hlk48681533"/>
            <w:bookmarkEnd w:id="0"/>
            <w:r w:rsidRPr="008103A3">
              <w:rPr>
                <w:noProof/>
                <w:szCs w:val="24"/>
              </w:rPr>
              <w:drawing>
                <wp:inline distT="0" distB="0" distL="0" distR="0" wp14:anchorId="25B9825B" wp14:editId="58CAA00B">
                  <wp:extent cx="866775" cy="1333500"/>
                  <wp:effectExtent l="0" t="0" r="9525" b="0"/>
                  <wp:docPr id="29" name="Imagem 29" descr="Universidade Federal do Piauí apresenta Brasã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m 4" descr="Universidade Federal do Piauí apresenta Brasã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6775" cy="1333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632" w:type="dxa"/>
          </w:tcPr>
          <w:p w14:paraId="4A48476D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</w:p>
          <w:p w14:paraId="51E90CB8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r w:rsidRPr="008103A3">
              <w:rPr>
                <w:szCs w:val="24"/>
              </w:rPr>
              <w:t>UNIVERSIDADE FEDERAL DO PIAUI</w:t>
            </w:r>
          </w:p>
          <w:p w14:paraId="7499CCCD" w14:textId="40C39EF7" w:rsidR="00054EA7" w:rsidRPr="008103A3" w:rsidRDefault="00394C7D" w:rsidP="00C52C3D">
            <w:pPr>
              <w:pStyle w:val="TextoNormalCentrado"/>
              <w:rPr>
                <w:b/>
                <w:szCs w:val="24"/>
              </w:rPr>
            </w:pPr>
            <w:r>
              <w:rPr>
                <w:b/>
                <w:szCs w:val="24"/>
              </w:rPr>
              <w:t>PRÓ-REITORIA DE ENSINO DE PÓS-GRADUAÇÃO</w:t>
            </w:r>
          </w:p>
          <w:p w14:paraId="4B52CC22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r w:rsidRPr="008103A3">
              <w:rPr>
                <w:szCs w:val="24"/>
              </w:rPr>
              <w:t>PROGRAMA DE PÓS-GRADUAÇÃO EM CIÊNCIA E ENGENHARIA DOS MATERIAIS</w:t>
            </w:r>
          </w:p>
        </w:tc>
      </w:tr>
    </w:tbl>
    <w:p w14:paraId="139BFA0B" w14:textId="77777777" w:rsidR="00C52C3D" w:rsidRDefault="00C52C3D" w:rsidP="00054EA7">
      <w:pPr>
        <w:ind w:firstLine="709"/>
      </w:pPr>
    </w:p>
    <w:p w14:paraId="61D43DC1" w14:textId="77777777" w:rsidR="00054EA7" w:rsidRDefault="00054EA7" w:rsidP="00054EA7">
      <w:pPr>
        <w:ind w:firstLine="709"/>
      </w:pPr>
    </w:p>
    <w:p w14:paraId="2651F313" w14:textId="77777777" w:rsidR="00054EA7" w:rsidRDefault="00054EA7" w:rsidP="00054EA7">
      <w:pPr>
        <w:ind w:firstLine="709"/>
      </w:pPr>
    </w:p>
    <w:p w14:paraId="30E6F133" w14:textId="77777777" w:rsidR="00054EA7" w:rsidRDefault="00054EA7" w:rsidP="00054EA7">
      <w:pPr>
        <w:ind w:firstLine="709"/>
      </w:pPr>
    </w:p>
    <w:p w14:paraId="26C00E71" w14:textId="77777777" w:rsidR="00054EA7" w:rsidRDefault="00054EA7" w:rsidP="00054EA7">
      <w:pPr>
        <w:ind w:firstLine="709"/>
      </w:pPr>
    </w:p>
    <w:p w14:paraId="30F6C185" w14:textId="77777777" w:rsidR="00054EA7" w:rsidRDefault="00054EA7" w:rsidP="00054EA7">
      <w:pPr>
        <w:ind w:firstLine="709"/>
      </w:pPr>
    </w:p>
    <w:p w14:paraId="056AD533" w14:textId="77777777" w:rsidR="00054EA7" w:rsidRDefault="00054EA7" w:rsidP="00054EA7">
      <w:pPr>
        <w:ind w:firstLine="709"/>
      </w:pPr>
    </w:p>
    <w:p w14:paraId="6E81BCBF" w14:textId="77777777" w:rsidR="00054EA7" w:rsidRDefault="00054EA7" w:rsidP="00054EA7">
      <w:pPr>
        <w:ind w:firstLine="709"/>
      </w:pPr>
    </w:p>
    <w:p w14:paraId="0232E693" w14:textId="77777777" w:rsidR="00054EA7" w:rsidRDefault="00054EA7" w:rsidP="00054EA7">
      <w:pPr>
        <w:ind w:firstLine="709"/>
      </w:pPr>
    </w:p>
    <w:p w14:paraId="75C43A30" w14:textId="77777777" w:rsidR="00054EA7" w:rsidRDefault="00054EA7" w:rsidP="00054EA7">
      <w:pPr>
        <w:ind w:firstLine="709"/>
      </w:pPr>
    </w:p>
    <w:p w14:paraId="03F94AC4" w14:textId="77777777" w:rsidR="00054EA7" w:rsidRDefault="00054EA7" w:rsidP="00054EA7">
      <w:pPr>
        <w:ind w:firstLine="709"/>
      </w:pPr>
    </w:p>
    <w:p w14:paraId="0DB5E70C" w14:textId="77777777" w:rsidR="00054EA7" w:rsidRDefault="00054EA7" w:rsidP="00054EA7">
      <w:pPr>
        <w:ind w:firstLine="709"/>
      </w:pPr>
    </w:p>
    <w:p w14:paraId="166D606C" w14:textId="77777777" w:rsidR="00054EA7" w:rsidRDefault="00054EA7" w:rsidP="00054EA7">
      <w:pPr>
        <w:ind w:firstLine="709"/>
      </w:pPr>
    </w:p>
    <w:p w14:paraId="7D18D763" w14:textId="77777777" w:rsidR="00054EA7" w:rsidRPr="00054EA7" w:rsidRDefault="00054EA7" w:rsidP="00054EA7">
      <w:pPr>
        <w:ind w:firstLine="709"/>
        <w:jc w:val="center"/>
        <w:rPr>
          <w:b/>
          <w:sz w:val="24"/>
          <w:szCs w:val="20"/>
        </w:rPr>
      </w:pPr>
    </w:p>
    <w:p w14:paraId="3D0BEE18" w14:textId="1A71FD6F" w:rsidR="00054EA7" w:rsidRDefault="000376B3" w:rsidP="00054EA7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TÍTULO DO TRABALHO</w:t>
      </w:r>
    </w:p>
    <w:p w14:paraId="22144997" w14:textId="424903DF" w:rsidR="000376B3" w:rsidRDefault="000376B3" w:rsidP="00054EA7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EM LETRA MAIUSCULA</w:t>
      </w:r>
    </w:p>
    <w:p w14:paraId="062650C4" w14:textId="77777777" w:rsidR="005D2A81" w:rsidRPr="00765DC6" w:rsidRDefault="005D2A81" w:rsidP="00054EA7">
      <w:pPr>
        <w:jc w:val="center"/>
        <w:rPr>
          <w:rFonts w:ascii="Times New Roman" w:hAnsi="Times New Roman" w:cs="Times New Roman"/>
          <w:b/>
          <w:sz w:val="24"/>
        </w:rPr>
      </w:pPr>
    </w:p>
    <w:p w14:paraId="0DB9F5C0" w14:textId="77777777" w:rsidR="00054EA7" w:rsidRPr="00054EA7" w:rsidRDefault="00054EA7" w:rsidP="00054EA7">
      <w:pPr>
        <w:rPr>
          <w:sz w:val="24"/>
        </w:rPr>
      </w:pPr>
    </w:p>
    <w:p w14:paraId="321570DC" w14:textId="77777777" w:rsidR="00054EA7" w:rsidRPr="00054EA7" w:rsidRDefault="00054EA7" w:rsidP="00054EA7">
      <w:pPr>
        <w:rPr>
          <w:sz w:val="24"/>
        </w:rPr>
      </w:pPr>
    </w:p>
    <w:p w14:paraId="7B9784E8" w14:textId="77777777" w:rsidR="00054EA7" w:rsidRPr="00054EA7" w:rsidRDefault="00054EA7" w:rsidP="00054EA7">
      <w:pPr>
        <w:rPr>
          <w:sz w:val="24"/>
        </w:rPr>
      </w:pPr>
    </w:p>
    <w:p w14:paraId="7ED2A214" w14:textId="77777777" w:rsidR="00054EA7" w:rsidRPr="00054EA7" w:rsidRDefault="00054EA7" w:rsidP="00054EA7">
      <w:pPr>
        <w:rPr>
          <w:sz w:val="24"/>
        </w:rPr>
      </w:pPr>
    </w:p>
    <w:p w14:paraId="71A0C562" w14:textId="77777777" w:rsidR="00054EA7" w:rsidRDefault="00054EA7" w:rsidP="00054EA7">
      <w:pPr>
        <w:rPr>
          <w:sz w:val="24"/>
        </w:rPr>
      </w:pPr>
    </w:p>
    <w:p w14:paraId="3FC14500" w14:textId="77777777" w:rsidR="00054EA7" w:rsidRDefault="00054EA7" w:rsidP="00054EA7">
      <w:pPr>
        <w:rPr>
          <w:sz w:val="24"/>
        </w:rPr>
      </w:pPr>
    </w:p>
    <w:p w14:paraId="7480E956" w14:textId="77777777" w:rsidR="00054EA7" w:rsidRDefault="00054EA7" w:rsidP="00054EA7">
      <w:pPr>
        <w:rPr>
          <w:sz w:val="24"/>
        </w:rPr>
      </w:pPr>
    </w:p>
    <w:p w14:paraId="10848E5E" w14:textId="77777777" w:rsidR="00054EA7" w:rsidRDefault="00054EA7" w:rsidP="00054EA7">
      <w:pPr>
        <w:rPr>
          <w:sz w:val="24"/>
        </w:rPr>
      </w:pPr>
    </w:p>
    <w:p w14:paraId="48566505" w14:textId="77777777" w:rsidR="00054EA7" w:rsidRDefault="00054EA7" w:rsidP="00054EA7">
      <w:pPr>
        <w:rPr>
          <w:sz w:val="24"/>
        </w:rPr>
      </w:pPr>
    </w:p>
    <w:p w14:paraId="356E457D" w14:textId="77777777" w:rsidR="00054EA7" w:rsidRDefault="00054EA7" w:rsidP="00054EA7">
      <w:pPr>
        <w:rPr>
          <w:sz w:val="24"/>
        </w:rPr>
      </w:pPr>
    </w:p>
    <w:p w14:paraId="626C89A0" w14:textId="77777777" w:rsidR="00054EA7" w:rsidRDefault="00054EA7" w:rsidP="00054EA7">
      <w:pPr>
        <w:jc w:val="center"/>
        <w:rPr>
          <w:sz w:val="24"/>
        </w:rPr>
      </w:pPr>
    </w:p>
    <w:p w14:paraId="78E8A852" w14:textId="1C9E651D" w:rsidR="00054EA7" w:rsidRPr="000376B3" w:rsidRDefault="00EB40C0" w:rsidP="00765DC6">
      <w:pPr>
        <w:spacing w:line="480" w:lineRule="auto"/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>
        <w:rPr>
          <w:rFonts w:ascii="Times New Roman" w:hAnsi="Times New Roman" w:cs="Times New Roman"/>
          <w:b/>
          <w:color w:val="FF0000"/>
          <w:sz w:val="24"/>
          <w:szCs w:val="24"/>
        </w:rPr>
        <w:t>Mestrando</w:t>
      </w:r>
      <w:r w:rsidR="000376B3" w:rsidRPr="000376B3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/ Doutorando: Nome do Aluno</w:t>
      </w:r>
    </w:p>
    <w:p w14:paraId="108E52E5" w14:textId="52B1CC83" w:rsidR="00765DC6" w:rsidRPr="007600B2" w:rsidRDefault="00765DC6" w:rsidP="00765DC6">
      <w:pPr>
        <w:pStyle w:val="61capaautoriaettulo"/>
        <w:spacing w:line="480" w:lineRule="auto"/>
        <w:rPr>
          <w:caps w:val="0"/>
          <w:szCs w:val="24"/>
        </w:rPr>
      </w:pPr>
      <w:r w:rsidRPr="007600B2">
        <w:rPr>
          <w:caps w:val="0"/>
          <w:szCs w:val="24"/>
        </w:rPr>
        <w:t xml:space="preserve">Orientador: Prof. Dr. </w:t>
      </w:r>
      <w:r w:rsidR="005D2A81">
        <w:rPr>
          <w:caps w:val="0"/>
          <w:szCs w:val="24"/>
        </w:rPr>
        <w:t>XXXX</w:t>
      </w:r>
      <w:r w:rsidRPr="007600B2">
        <w:rPr>
          <w:caps w:val="0"/>
          <w:szCs w:val="24"/>
        </w:rPr>
        <w:t xml:space="preserve"> </w:t>
      </w:r>
    </w:p>
    <w:p w14:paraId="3F0ECD78" w14:textId="506D55B0" w:rsidR="00765DC6" w:rsidRPr="007600B2" w:rsidRDefault="000376B3" w:rsidP="00765DC6">
      <w:pPr>
        <w:pStyle w:val="61capaautoriaettulo"/>
        <w:spacing w:line="480" w:lineRule="auto"/>
        <w:rPr>
          <w:caps w:val="0"/>
          <w:szCs w:val="24"/>
        </w:rPr>
      </w:pPr>
      <w:r>
        <w:rPr>
          <w:caps w:val="0"/>
          <w:szCs w:val="24"/>
        </w:rPr>
        <w:t>Co-orientador</w:t>
      </w:r>
      <w:r w:rsidR="005D2A81">
        <w:rPr>
          <w:caps w:val="0"/>
          <w:szCs w:val="24"/>
        </w:rPr>
        <w:t>: Prof. Dr</w:t>
      </w:r>
      <w:r w:rsidR="00765DC6" w:rsidRPr="00112B23">
        <w:rPr>
          <w:caps w:val="0"/>
          <w:szCs w:val="24"/>
        </w:rPr>
        <w:t xml:space="preserve">. </w:t>
      </w:r>
      <w:r w:rsidR="005D2A81">
        <w:rPr>
          <w:caps w:val="0"/>
          <w:szCs w:val="24"/>
        </w:rPr>
        <w:t>XXXXXX</w:t>
      </w:r>
    </w:p>
    <w:p w14:paraId="35ED49DD" w14:textId="77777777" w:rsidR="00054EA7" w:rsidRPr="008103A3" w:rsidRDefault="00054EA7" w:rsidP="00765DC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B3771E2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918D9B2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9645F66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AACAECF" w14:textId="77777777" w:rsidR="00054EA7" w:rsidRPr="008103A3" w:rsidRDefault="00054EA7" w:rsidP="00054EA7">
      <w:pPr>
        <w:rPr>
          <w:rFonts w:ascii="Times New Roman" w:hAnsi="Times New Roman" w:cs="Times New Roman"/>
          <w:b/>
          <w:sz w:val="24"/>
          <w:szCs w:val="24"/>
        </w:rPr>
      </w:pPr>
    </w:p>
    <w:p w14:paraId="4DBB2479" w14:textId="77777777" w:rsidR="00054EA7" w:rsidRPr="008103A3" w:rsidRDefault="00054EA7" w:rsidP="00054EA7">
      <w:pPr>
        <w:rPr>
          <w:rFonts w:ascii="Times New Roman" w:hAnsi="Times New Roman" w:cs="Times New Roman"/>
          <w:b/>
          <w:sz w:val="24"/>
          <w:szCs w:val="24"/>
        </w:rPr>
      </w:pPr>
    </w:p>
    <w:p w14:paraId="1F7317BE" w14:textId="36B9319B" w:rsidR="00054EA7" w:rsidRPr="008103A3" w:rsidRDefault="005D2A81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t>TERESINA</w:t>
      </w:r>
      <w:r w:rsidR="00054EA7" w:rsidRPr="008103A3">
        <w:rPr>
          <w:rFonts w:ascii="Times New Roman" w:hAnsi="Times New Roman" w:cs="Times New Roman"/>
          <w:b/>
          <w:sz w:val="24"/>
          <w:szCs w:val="24"/>
        </w:rPr>
        <w:t>- PI</w:t>
      </w:r>
    </w:p>
    <w:p w14:paraId="1D628913" w14:textId="65126501" w:rsidR="00054EA7" w:rsidRPr="005D2A81" w:rsidRDefault="005D2A81" w:rsidP="00054EA7">
      <w:pPr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5D2A81">
        <w:rPr>
          <w:rFonts w:ascii="Times New Roman" w:hAnsi="Times New Roman" w:cs="Times New Roman"/>
          <w:b/>
          <w:color w:val="FF0000"/>
          <w:sz w:val="24"/>
          <w:szCs w:val="24"/>
        </w:rPr>
        <w:t>ANO</w:t>
      </w:r>
    </w:p>
    <w:p w14:paraId="68316874" w14:textId="09372B54" w:rsidR="00765DC6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NOME DO ALUNO EM LETRA MAIUSCULA</w:t>
      </w:r>
    </w:p>
    <w:p w14:paraId="4A812014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B8755B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7B18F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678E389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BE071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321DA3D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4BE1F7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C8FE40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A82EECB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0F9226" w14:textId="77777777" w:rsidR="00765DC6" w:rsidRPr="00765DC6" w:rsidRDefault="00765DC6" w:rsidP="00054EA7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5C66A2AE" w14:textId="77777777" w:rsidR="00765DC6" w:rsidRPr="00765DC6" w:rsidRDefault="00765DC6" w:rsidP="00054EA7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2D600BD8" w14:textId="77777777" w:rsidR="00C91FB0" w:rsidRDefault="00C91FB0" w:rsidP="00C91FB0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TÍTULO DO TRABALHO</w:t>
      </w:r>
    </w:p>
    <w:p w14:paraId="58B32600" w14:textId="77777777" w:rsidR="00C91FB0" w:rsidRDefault="00C91FB0" w:rsidP="00C91FB0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EM LETRA MAIUSCULA</w:t>
      </w:r>
    </w:p>
    <w:p w14:paraId="6BC5A13E" w14:textId="77777777" w:rsidR="00C91FB0" w:rsidRPr="00765DC6" w:rsidRDefault="00C91FB0" w:rsidP="00C91FB0">
      <w:pPr>
        <w:jc w:val="center"/>
        <w:rPr>
          <w:rFonts w:ascii="Times New Roman" w:hAnsi="Times New Roman" w:cs="Times New Roman"/>
          <w:b/>
          <w:sz w:val="24"/>
        </w:rPr>
      </w:pPr>
    </w:p>
    <w:p w14:paraId="687BD61C" w14:textId="5FADE611" w:rsidR="00765DC6" w:rsidRPr="00765DC6" w:rsidRDefault="00765DC6" w:rsidP="00765DC6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71D1D566" w14:textId="77777777" w:rsidR="00054EA7" w:rsidRDefault="00054EA7" w:rsidP="00054EA7">
      <w:pPr>
        <w:jc w:val="center"/>
        <w:rPr>
          <w:sz w:val="24"/>
        </w:rPr>
      </w:pPr>
    </w:p>
    <w:p w14:paraId="19F4931B" w14:textId="77777777" w:rsidR="00765DC6" w:rsidRDefault="00765DC6" w:rsidP="00054EA7">
      <w:pPr>
        <w:jc w:val="center"/>
        <w:rPr>
          <w:sz w:val="24"/>
        </w:rPr>
      </w:pPr>
    </w:p>
    <w:p w14:paraId="56BC3FC2" w14:textId="77777777" w:rsidR="00765DC6" w:rsidRDefault="00765DC6" w:rsidP="00054EA7">
      <w:pPr>
        <w:jc w:val="center"/>
        <w:rPr>
          <w:sz w:val="24"/>
        </w:rPr>
      </w:pPr>
    </w:p>
    <w:p w14:paraId="0EE6E439" w14:textId="77777777" w:rsidR="00765DC6" w:rsidRDefault="00765DC6" w:rsidP="00054EA7">
      <w:pPr>
        <w:jc w:val="center"/>
        <w:rPr>
          <w:sz w:val="24"/>
        </w:rPr>
      </w:pPr>
    </w:p>
    <w:p w14:paraId="4ACE2404" w14:textId="77777777" w:rsidR="00765DC6" w:rsidRDefault="00765DC6" w:rsidP="00054EA7">
      <w:pPr>
        <w:jc w:val="center"/>
        <w:rPr>
          <w:sz w:val="24"/>
        </w:rPr>
      </w:pPr>
    </w:p>
    <w:p w14:paraId="614887F7" w14:textId="77777777" w:rsidR="00765DC6" w:rsidRDefault="00765DC6" w:rsidP="00054EA7">
      <w:pPr>
        <w:jc w:val="center"/>
        <w:rPr>
          <w:sz w:val="24"/>
        </w:rPr>
      </w:pPr>
    </w:p>
    <w:p w14:paraId="3694F8C1" w14:textId="77777777" w:rsidR="00765DC6" w:rsidRDefault="00765DC6" w:rsidP="00054EA7">
      <w:pPr>
        <w:jc w:val="center"/>
        <w:rPr>
          <w:sz w:val="24"/>
        </w:rPr>
      </w:pPr>
    </w:p>
    <w:p w14:paraId="0C17DEC8" w14:textId="77777777" w:rsidR="00765DC6" w:rsidRDefault="00765DC6" w:rsidP="00054EA7">
      <w:pPr>
        <w:jc w:val="center"/>
        <w:rPr>
          <w:sz w:val="24"/>
        </w:rPr>
      </w:pPr>
    </w:p>
    <w:p w14:paraId="0ACA49E5" w14:textId="546CB9C4" w:rsidR="00765DC6" w:rsidRPr="008103A3" w:rsidRDefault="00765DC6" w:rsidP="00765DC6">
      <w:pPr>
        <w:ind w:left="5103"/>
        <w:jc w:val="both"/>
        <w:rPr>
          <w:rFonts w:ascii="Times New Roman" w:hAnsi="Times New Roman" w:cs="Times New Roman"/>
          <w:bCs/>
          <w:szCs w:val="20"/>
        </w:rPr>
      </w:pPr>
      <w:r w:rsidRPr="00C91FB0">
        <w:rPr>
          <w:rFonts w:ascii="Times New Roman" w:hAnsi="Times New Roman" w:cs="Times New Roman"/>
          <w:bCs/>
          <w:color w:val="FF0000"/>
          <w:szCs w:val="20"/>
        </w:rPr>
        <w:t>Dissertação</w:t>
      </w:r>
      <w:r w:rsidR="00C91FB0" w:rsidRPr="00C91FB0">
        <w:rPr>
          <w:rFonts w:ascii="Times New Roman" w:hAnsi="Times New Roman" w:cs="Times New Roman"/>
          <w:bCs/>
          <w:color w:val="FF0000"/>
          <w:szCs w:val="20"/>
        </w:rPr>
        <w:t xml:space="preserve"> / Tese 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 xml:space="preserve"> </w:t>
      </w:r>
      <w:r w:rsidRPr="008103A3">
        <w:rPr>
          <w:rFonts w:ascii="Times New Roman" w:hAnsi="Times New Roman" w:cs="Times New Roman"/>
          <w:bCs/>
          <w:szCs w:val="20"/>
        </w:rPr>
        <w:t xml:space="preserve">submetida ao Programa de Pós-Graduação em Ciência e Engenharia dos Materiais da Universidade Federal do Piauí – UFPI, como requisito complementar à obtenção do título de 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>Mestre</w:t>
      </w:r>
      <w:r w:rsidR="00C91FB0" w:rsidRPr="00C91FB0">
        <w:rPr>
          <w:rFonts w:ascii="Times New Roman" w:hAnsi="Times New Roman" w:cs="Times New Roman"/>
          <w:bCs/>
          <w:color w:val="FF0000"/>
          <w:szCs w:val="20"/>
        </w:rPr>
        <w:t xml:space="preserve"> / Doutor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 xml:space="preserve"> </w:t>
      </w:r>
      <w:r w:rsidRPr="008103A3">
        <w:rPr>
          <w:rFonts w:ascii="Times New Roman" w:hAnsi="Times New Roman" w:cs="Times New Roman"/>
          <w:bCs/>
          <w:szCs w:val="20"/>
        </w:rPr>
        <w:t>em Ciência e Engenharia dos Materiais.</w:t>
      </w:r>
    </w:p>
    <w:p w14:paraId="0D818241" w14:textId="77777777" w:rsidR="00765DC6" w:rsidRDefault="00765DC6" w:rsidP="00054EA7">
      <w:pPr>
        <w:jc w:val="center"/>
        <w:rPr>
          <w:sz w:val="24"/>
        </w:rPr>
      </w:pPr>
    </w:p>
    <w:p w14:paraId="3C6EA399" w14:textId="77777777" w:rsidR="00765DC6" w:rsidRDefault="00765DC6" w:rsidP="00054EA7">
      <w:pPr>
        <w:jc w:val="center"/>
        <w:rPr>
          <w:sz w:val="24"/>
        </w:rPr>
      </w:pPr>
    </w:p>
    <w:p w14:paraId="7B86EFF5" w14:textId="77777777" w:rsidR="00765DC6" w:rsidRDefault="00765DC6" w:rsidP="00054EA7">
      <w:pPr>
        <w:jc w:val="center"/>
        <w:rPr>
          <w:sz w:val="24"/>
        </w:rPr>
      </w:pPr>
    </w:p>
    <w:p w14:paraId="02B07FDF" w14:textId="77777777" w:rsidR="00765DC6" w:rsidRDefault="00765DC6" w:rsidP="00054EA7">
      <w:pPr>
        <w:jc w:val="center"/>
        <w:rPr>
          <w:sz w:val="24"/>
        </w:rPr>
      </w:pPr>
    </w:p>
    <w:p w14:paraId="482636D9" w14:textId="77777777" w:rsidR="00765DC6" w:rsidRDefault="00765DC6" w:rsidP="00054EA7">
      <w:pPr>
        <w:jc w:val="center"/>
        <w:rPr>
          <w:sz w:val="24"/>
        </w:rPr>
      </w:pPr>
    </w:p>
    <w:p w14:paraId="7D12FC72" w14:textId="77777777" w:rsidR="00765DC6" w:rsidRDefault="00765DC6" w:rsidP="00054EA7">
      <w:pPr>
        <w:jc w:val="center"/>
        <w:rPr>
          <w:sz w:val="24"/>
        </w:rPr>
      </w:pPr>
    </w:p>
    <w:p w14:paraId="5C6B9B8C" w14:textId="77777777" w:rsidR="00765DC6" w:rsidRDefault="00765DC6" w:rsidP="00054EA7">
      <w:pPr>
        <w:jc w:val="center"/>
        <w:rPr>
          <w:sz w:val="24"/>
        </w:rPr>
      </w:pPr>
    </w:p>
    <w:p w14:paraId="534EF761" w14:textId="77777777" w:rsidR="00C91FB0" w:rsidRPr="007600B2" w:rsidRDefault="00C91FB0" w:rsidP="00C91FB0">
      <w:pPr>
        <w:pStyle w:val="61capaautoriaettulo"/>
        <w:spacing w:line="480" w:lineRule="auto"/>
        <w:rPr>
          <w:caps w:val="0"/>
          <w:szCs w:val="24"/>
        </w:rPr>
      </w:pPr>
      <w:r w:rsidRPr="007600B2">
        <w:rPr>
          <w:caps w:val="0"/>
          <w:szCs w:val="24"/>
        </w:rPr>
        <w:t xml:space="preserve">Orientador: Prof. Dr. </w:t>
      </w:r>
      <w:r>
        <w:rPr>
          <w:caps w:val="0"/>
          <w:szCs w:val="24"/>
        </w:rPr>
        <w:t>XXXX</w:t>
      </w:r>
      <w:r w:rsidRPr="007600B2">
        <w:rPr>
          <w:caps w:val="0"/>
          <w:szCs w:val="24"/>
        </w:rPr>
        <w:t xml:space="preserve"> </w:t>
      </w:r>
    </w:p>
    <w:p w14:paraId="177514CA" w14:textId="77777777" w:rsidR="00C91FB0" w:rsidRPr="007600B2" w:rsidRDefault="00C91FB0" w:rsidP="00C91FB0">
      <w:pPr>
        <w:pStyle w:val="61capaautoriaettulo"/>
        <w:spacing w:line="480" w:lineRule="auto"/>
        <w:rPr>
          <w:caps w:val="0"/>
          <w:szCs w:val="24"/>
        </w:rPr>
      </w:pPr>
      <w:r>
        <w:rPr>
          <w:caps w:val="0"/>
          <w:szCs w:val="24"/>
        </w:rPr>
        <w:t>Co-orientador: Prof. Dr</w:t>
      </w:r>
      <w:r w:rsidRPr="00112B23">
        <w:rPr>
          <w:caps w:val="0"/>
          <w:szCs w:val="24"/>
        </w:rPr>
        <w:t xml:space="preserve">. </w:t>
      </w:r>
      <w:r>
        <w:rPr>
          <w:caps w:val="0"/>
          <w:szCs w:val="24"/>
        </w:rPr>
        <w:t>XXXXXX</w:t>
      </w:r>
    </w:p>
    <w:p w14:paraId="01AB46FA" w14:textId="77777777" w:rsidR="00C91FB0" w:rsidRPr="008103A3" w:rsidRDefault="00C91FB0" w:rsidP="00C91FB0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CEA423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C7B98D9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A3AE46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E618D92" w14:textId="77777777" w:rsidR="00C91FB0" w:rsidRPr="008103A3" w:rsidRDefault="00C91FB0" w:rsidP="00C91FB0">
      <w:pPr>
        <w:rPr>
          <w:rFonts w:ascii="Times New Roman" w:hAnsi="Times New Roman" w:cs="Times New Roman"/>
          <w:b/>
          <w:sz w:val="24"/>
          <w:szCs w:val="24"/>
        </w:rPr>
      </w:pPr>
    </w:p>
    <w:p w14:paraId="4F80E138" w14:textId="77777777" w:rsidR="00C91FB0" w:rsidRPr="008103A3" w:rsidRDefault="00C91FB0" w:rsidP="00C91FB0">
      <w:pPr>
        <w:rPr>
          <w:rFonts w:ascii="Times New Roman" w:hAnsi="Times New Roman" w:cs="Times New Roman"/>
          <w:b/>
          <w:sz w:val="24"/>
          <w:szCs w:val="24"/>
        </w:rPr>
      </w:pPr>
    </w:p>
    <w:p w14:paraId="1E4D109D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t>TERESINA- PI</w:t>
      </w:r>
    </w:p>
    <w:p w14:paraId="62B068B4" w14:textId="7D58E368" w:rsidR="00C3025F" w:rsidRPr="00C91FB0" w:rsidRDefault="00C91FB0" w:rsidP="00C91FB0">
      <w:pPr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5D2A81">
        <w:rPr>
          <w:rFonts w:ascii="Times New Roman" w:hAnsi="Times New Roman" w:cs="Times New Roman"/>
          <w:b/>
          <w:color w:val="FF0000"/>
          <w:sz w:val="24"/>
          <w:szCs w:val="24"/>
        </w:rPr>
        <w:t>ANO</w:t>
      </w:r>
    </w:p>
    <w:p w14:paraId="34178D5F" w14:textId="140909E7" w:rsidR="00C3025F" w:rsidRDefault="00C91FB0" w:rsidP="00C91FB0">
      <w:pPr>
        <w:pStyle w:val="74folhaderostoorientao"/>
        <w:spacing w:before="240" w:after="200"/>
        <w:rPr>
          <w:b/>
        </w:rPr>
      </w:pPr>
      <w:r>
        <w:rPr>
          <w:b/>
        </w:rPr>
        <w:lastRenderedPageBreak/>
        <w:t>FOLHA PARA FICHA CATALOGRÁFICA</w:t>
      </w:r>
    </w:p>
    <w:p w14:paraId="76365C94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655B003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323702A5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135C22AF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58699185" w14:textId="6BE186CB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5E9B25B1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036A76E" w14:textId="076C577E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298F192D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3A9891D" w14:textId="0905E9CC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012FD6B8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65ABCB92" w14:textId="340A2493" w:rsidR="00C91FB0" w:rsidRDefault="00C91FB0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b/>
          <w:sz w:val="24"/>
          <w:szCs w:val="24"/>
          <w:lang w:bidi="ar-SA"/>
        </w:rPr>
      </w:pPr>
    </w:p>
    <w:p w14:paraId="307CB884" w14:textId="77777777" w:rsidR="00C91FB0" w:rsidRDefault="00C91FB0" w:rsidP="00C91FB0">
      <w:pPr>
        <w:pStyle w:val="61capaautoriaettulo"/>
      </w:pPr>
      <w:r>
        <w:rPr>
          <w:b w:val="0"/>
        </w:rPr>
        <w:br w:type="page"/>
      </w:r>
      <w:r>
        <w:lastRenderedPageBreak/>
        <w:t>NOME DO DISCENTE</w:t>
      </w:r>
    </w:p>
    <w:p w14:paraId="3BBF5EE5" w14:textId="77777777" w:rsidR="00C91FB0" w:rsidRDefault="00C91FB0" w:rsidP="00C91FB0">
      <w:pPr>
        <w:pStyle w:val="61capaautoriaettulo"/>
      </w:pPr>
    </w:p>
    <w:p w14:paraId="37A840D9" w14:textId="77777777" w:rsidR="00C91FB0" w:rsidRDefault="00C91FB0" w:rsidP="00C91FB0">
      <w:pPr>
        <w:pStyle w:val="61capaautoriaettulo"/>
      </w:pPr>
    </w:p>
    <w:p w14:paraId="4CCC8D83" w14:textId="77777777" w:rsidR="00C91FB0" w:rsidRDefault="00C91FB0" w:rsidP="00C91FB0">
      <w:pPr>
        <w:pStyle w:val="61capaautoriaettulo"/>
      </w:pPr>
      <w:r>
        <w:t>título do trabalho: subtítulo do trabalho</w:t>
      </w:r>
      <w:r w:rsidRPr="000A6B1C">
        <w:t xml:space="preserve"> </w:t>
      </w:r>
    </w:p>
    <w:p w14:paraId="5E5DBBC5" w14:textId="77777777" w:rsidR="00C91FB0" w:rsidRPr="00682F55" w:rsidRDefault="00C91FB0" w:rsidP="00C91FB0">
      <w:pPr>
        <w:pStyle w:val="72folhaderostottulo"/>
      </w:pPr>
    </w:p>
    <w:p w14:paraId="4CF964F5" w14:textId="77777777" w:rsidR="00C91FB0" w:rsidRDefault="00C91FB0" w:rsidP="00C91FB0">
      <w:pPr>
        <w:pStyle w:val="72folhaderostottulo"/>
      </w:pPr>
    </w:p>
    <w:p w14:paraId="16A2F687" w14:textId="422DD129" w:rsidR="00C91FB0" w:rsidRDefault="00C91FB0" w:rsidP="00C91FB0">
      <w:pPr>
        <w:pStyle w:val="73folhaderostonaturezadotrabalho"/>
      </w:pPr>
      <w:r w:rsidRPr="00C91FB0">
        <w:rPr>
          <w:color w:val="FF0000"/>
        </w:rPr>
        <w:t>Dissertação / Tese</w:t>
      </w:r>
      <w:r>
        <w:t xml:space="preserve"> apresentada ao Programa de Pós-Graduação em Ciência e Engenharia dos Materiais da Universidade Federal do Piauí – UFPI, como requisito parcial à obtenção do título de Doutorado em Ciência e Engenharia dos Materiais.</w:t>
      </w:r>
    </w:p>
    <w:p w14:paraId="04D865A0" w14:textId="77777777" w:rsidR="00C91FB0" w:rsidRDefault="00C91FB0" w:rsidP="00C91FB0">
      <w:pPr>
        <w:pStyle w:val="72folhaderostottulo"/>
      </w:pPr>
    </w:p>
    <w:p w14:paraId="7CBF50A9" w14:textId="77777777" w:rsidR="00C91FB0" w:rsidRDefault="00C91FB0" w:rsidP="00C91FB0">
      <w:pPr>
        <w:pStyle w:val="72folhaderostottulo"/>
      </w:pPr>
    </w:p>
    <w:p w14:paraId="528663AC" w14:textId="77777777" w:rsidR="00C91FB0" w:rsidRDefault="00C91FB0" w:rsidP="00C91FB0">
      <w:pPr>
        <w:pStyle w:val="72folhaderostottulo"/>
      </w:pPr>
    </w:p>
    <w:p w14:paraId="08AA9621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34E1EE5" w14:textId="77777777" w:rsidR="00C91FB0" w:rsidRDefault="00C91FB0" w:rsidP="00C91FB0">
      <w:pPr>
        <w:pStyle w:val="72folhaderostottulo"/>
        <w:rPr>
          <w:caps w:val="0"/>
        </w:rPr>
      </w:pPr>
      <w:r>
        <w:t>O</w:t>
      </w:r>
      <w:r>
        <w:rPr>
          <w:caps w:val="0"/>
        </w:rPr>
        <w:t>rientador</w:t>
      </w:r>
    </w:p>
    <w:p w14:paraId="370405CB" w14:textId="77777777" w:rsidR="00C91FB0" w:rsidRDefault="00C91FB0" w:rsidP="00C91FB0">
      <w:pPr>
        <w:pStyle w:val="72folhaderostottulo"/>
        <w:rPr>
          <w:caps w:val="0"/>
        </w:rPr>
      </w:pPr>
    </w:p>
    <w:p w14:paraId="305F04FA" w14:textId="77777777" w:rsidR="00C91FB0" w:rsidRDefault="00C91FB0" w:rsidP="00C91FB0">
      <w:pPr>
        <w:pStyle w:val="72folhaderostottulo"/>
        <w:rPr>
          <w:caps w:val="0"/>
        </w:rPr>
      </w:pPr>
    </w:p>
    <w:p w14:paraId="484EC88E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170D258" w14:textId="77777777" w:rsidR="00C91FB0" w:rsidRDefault="00C91FB0" w:rsidP="00C91FB0">
      <w:pPr>
        <w:pStyle w:val="72folhaderostottulo"/>
      </w:pPr>
      <w:r>
        <w:rPr>
          <w:caps w:val="0"/>
        </w:rPr>
        <w:t>Membro da Banca 1</w:t>
      </w:r>
    </w:p>
    <w:p w14:paraId="30423CE2" w14:textId="77777777" w:rsidR="00C91FB0" w:rsidRDefault="00C91FB0" w:rsidP="00C91FB0">
      <w:pPr>
        <w:pStyle w:val="74folhaderostoorientao"/>
      </w:pPr>
    </w:p>
    <w:p w14:paraId="78266571" w14:textId="77777777" w:rsidR="00C91FB0" w:rsidRDefault="00C91FB0" w:rsidP="00C91FB0">
      <w:pPr>
        <w:pStyle w:val="74folhaderostoorientao"/>
      </w:pPr>
    </w:p>
    <w:p w14:paraId="740E9ADB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6F57B8AB" w14:textId="77777777" w:rsidR="00C91FB0" w:rsidRDefault="00C91FB0" w:rsidP="00C91FB0">
      <w:pPr>
        <w:pStyle w:val="72folhaderostottulo"/>
      </w:pPr>
      <w:r>
        <w:rPr>
          <w:caps w:val="0"/>
        </w:rPr>
        <w:t>Membro da Banca 2</w:t>
      </w:r>
    </w:p>
    <w:p w14:paraId="135474BB" w14:textId="77777777" w:rsidR="00C91FB0" w:rsidRDefault="00C91FB0" w:rsidP="00C91FB0">
      <w:pPr>
        <w:pStyle w:val="74folhaderostoorientao"/>
      </w:pPr>
    </w:p>
    <w:p w14:paraId="2A0EE01C" w14:textId="77777777" w:rsidR="00C91FB0" w:rsidRDefault="00C91FB0" w:rsidP="00C91FB0">
      <w:pPr>
        <w:pStyle w:val="74folhaderostoorientao"/>
      </w:pPr>
    </w:p>
    <w:p w14:paraId="17B8522A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534CD62" w14:textId="77777777" w:rsidR="00C91FB0" w:rsidRDefault="00C91FB0" w:rsidP="00C91FB0">
      <w:pPr>
        <w:pStyle w:val="72folhaderostottulo"/>
      </w:pPr>
      <w:r>
        <w:rPr>
          <w:caps w:val="0"/>
        </w:rPr>
        <w:t>Membro da Banca 3</w:t>
      </w:r>
    </w:p>
    <w:p w14:paraId="25B7DDF4" w14:textId="77777777" w:rsidR="00C91FB0" w:rsidRDefault="00C91FB0" w:rsidP="00C91FB0">
      <w:pPr>
        <w:pStyle w:val="74folhaderostoorientao"/>
      </w:pPr>
    </w:p>
    <w:p w14:paraId="19CA99B5" w14:textId="77777777" w:rsidR="00C91FB0" w:rsidRDefault="00C91FB0" w:rsidP="00C91FB0">
      <w:pPr>
        <w:pStyle w:val="74folhaderostoorientao"/>
      </w:pPr>
    </w:p>
    <w:p w14:paraId="0C7773D9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09028A24" w14:textId="17DD1297" w:rsidR="00C91FB0" w:rsidRDefault="00C91FB0" w:rsidP="00C91FB0">
      <w:pPr>
        <w:pStyle w:val="72folhaderostottulo"/>
      </w:pPr>
      <w:r>
        <w:rPr>
          <w:caps w:val="0"/>
        </w:rPr>
        <w:t>Membro da Banca 4</w:t>
      </w:r>
      <w:r>
        <w:br w:type="page"/>
      </w:r>
    </w:p>
    <w:p w14:paraId="48F6211E" w14:textId="42C61AD6" w:rsidR="009E2A8F" w:rsidRDefault="009E2A8F" w:rsidP="008A320D">
      <w:pPr>
        <w:pStyle w:val="74folhaderostoorientao"/>
        <w:spacing w:before="240" w:after="200"/>
        <w:rPr>
          <w:b/>
        </w:rPr>
      </w:pPr>
      <w:r>
        <w:rPr>
          <w:b/>
        </w:rPr>
        <w:lastRenderedPageBreak/>
        <w:t xml:space="preserve">DEDICATÓRIA </w:t>
      </w:r>
    </w:p>
    <w:p w14:paraId="373AB21E" w14:textId="61D000DD" w:rsidR="00010333" w:rsidRDefault="00010333" w:rsidP="008A320D">
      <w:pPr>
        <w:pStyle w:val="74folhaderostoorientao"/>
        <w:spacing w:before="240" w:after="200"/>
        <w:rPr>
          <w:b/>
        </w:rPr>
      </w:pPr>
    </w:p>
    <w:p w14:paraId="03BE0192" w14:textId="5EAF47C6" w:rsidR="00010333" w:rsidRDefault="00010333" w:rsidP="008A320D">
      <w:pPr>
        <w:pStyle w:val="74folhaderostoorientao"/>
        <w:spacing w:before="240" w:after="200"/>
        <w:rPr>
          <w:b/>
        </w:rPr>
      </w:pPr>
    </w:p>
    <w:p w14:paraId="05615904" w14:textId="02A09904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61AE885" w14:textId="31572DC1" w:rsidR="00010333" w:rsidRDefault="00010333" w:rsidP="008A320D">
      <w:pPr>
        <w:pStyle w:val="74folhaderostoorientao"/>
        <w:spacing w:before="240" w:after="200"/>
        <w:rPr>
          <w:b/>
        </w:rPr>
      </w:pPr>
    </w:p>
    <w:p w14:paraId="7883241F" w14:textId="5A0D9F63" w:rsidR="00010333" w:rsidRDefault="00010333" w:rsidP="008A320D">
      <w:pPr>
        <w:pStyle w:val="74folhaderostoorientao"/>
        <w:spacing w:before="240" w:after="200"/>
        <w:rPr>
          <w:b/>
        </w:rPr>
      </w:pPr>
    </w:p>
    <w:p w14:paraId="57A888FB" w14:textId="779BF439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4F53641" w14:textId="3E2F25B8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1C6CFF9" w14:textId="31CAA054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5758BDC" w14:textId="67EEF90D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D1A41E2" w14:textId="35C81C5C" w:rsidR="00010333" w:rsidRDefault="00010333" w:rsidP="008A320D">
      <w:pPr>
        <w:pStyle w:val="74folhaderostoorientao"/>
        <w:spacing w:before="240" w:after="200"/>
        <w:rPr>
          <w:b/>
        </w:rPr>
      </w:pPr>
    </w:p>
    <w:p w14:paraId="58F4BDA7" w14:textId="5336E903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C5B5972" w14:textId="327B5D20" w:rsidR="00010333" w:rsidRDefault="00010333" w:rsidP="008A320D">
      <w:pPr>
        <w:pStyle w:val="74folhaderostoorientao"/>
        <w:spacing w:before="240" w:after="200"/>
        <w:rPr>
          <w:b/>
        </w:rPr>
      </w:pPr>
    </w:p>
    <w:p w14:paraId="2217C0B3" w14:textId="4D24312A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38E496B" w14:textId="60A79C7A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A79005A" w14:textId="6D326B08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1FB8FEC" w14:textId="1CC8A598" w:rsidR="009E2A8F" w:rsidRDefault="009E2A8F" w:rsidP="008A320D">
      <w:pPr>
        <w:pStyle w:val="74folhaderostoorientao"/>
        <w:spacing w:before="240" w:after="200"/>
        <w:rPr>
          <w:b/>
        </w:rPr>
      </w:pPr>
    </w:p>
    <w:p w14:paraId="7F53D3A0" w14:textId="6587B14A" w:rsidR="009E2A8F" w:rsidRDefault="009E2A8F" w:rsidP="008A320D">
      <w:pPr>
        <w:pStyle w:val="74folhaderostoorientao"/>
        <w:spacing w:before="240" w:after="200"/>
        <w:rPr>
          <w:b/>
        </w:rPr>
      </w:pPr>
    </w:p>
    <w:p w14:paraId="3E867677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69DCDD57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5C56BCBF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5E15C080" w14:textId="516DAD66" w:rsidR="00384DEF" w:rsidRPr="001329D7" w:rsidRDefault="00384DEF" w:rsidP="008A320D">
      <w:pPr>
        <w:pStyle w:val="74folhaderostoorientao"/>
        <w:spacing w:before="240" w:after="200"/>
        <w:rPr>
          <w:b/>
        </w:rPr>
      </w:pPr>
      <w:r w:rsidRPr="001329D7">
        <w:rPr>
          <w:b/>
        </w:rPr>
        <w:lastRenderedPageBreak/>
        <w:t>AGRADECIMENTOS</w:t>
      </w:r>
    </w:p>
    <w:p w14:paraId="6D261FF8" w14:textId="1648A9A2" w:rsidR="00473753" w:rsidRPr="001329D7" w:rsidRDefault="00473753" w:rsidP="0047375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329D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A55E29" w14:textId="77777777" w:rsidR="00473753" w:rsidRPr="002161F6" w:rsidRDefault="00473753" w:rsidP="00473753"/>
    <w:p w14:paraId="4EA48EB2" w14:textId="77777777" w:rsidR="00473753" w:rsidRPr="00384DEF" w:rsidRDefault="00473753" w:rsidP="008A320D">
      <w:pPr>
        <w:pStyle w:val="74folhaderostoorientao"/>
        <w:spacing w:before="240" w:after="200"/>
        <w:rPr>
          <w:b/>
        </w:rPr>
      </w:pPr>
    </w:p>
    <w:p w14:paraId="0386C9EB" w14:textId="77777777" w:rsidR="00384DEF" w:rsidRDefault="00384DEF" w:rsidP="008A320D">
      <w:pPr>
        <w:pStyle w:val="74folhaderostoorientao"/>
        <w:spacing w:before="240" w:after="200"/>
        <w:rPr>
          <w:b/>
        </w:rPr>
      </w:pPr>
    </w:p>
    <w:p w14:paraId="64FCE08F" w14:textId="77777777" w:rsidR="00384DEF" w:rsidRDefault="00384DEF" w:rsidP="008A320D">
      <w:pPr>
        <w:pStyle w:val="74folhaderostoorientao"/>
        <w:spacing w:before="240" w:after="200"/>
        <w:rPr>
          <w:b/>
        </w:rPr>
      </w:pPr>
    </w:p>
    <w:p w14:paraId="543FC3E3" w14:textId="65C91AE2" w:rsidR="00384DEF" w:rsidRDefault="00384DEF" w:rsidP="008A320D">
      <w:pPr>
        <w:pStyle w:val="74folhaderostoorientao"/>
        <w:spacing w:before="240" w:after="200"/>
        <w:rPr>
          <w:b/>
        </w:rPr>
      </w:pPr>
    </w:p>
    <w:p w14:paraId="6F194D4E" w14:textId="77777777" w:rsidR="000E7105" w:rsidRDefault="000E7105" w:rsidP="008A320D">
      <w:pPr>
        <w:pStyle w:val="74folhaderostoorientao"/>
        <w:spacing w:before="240" w:after="200"/>
        <w:rPr>
          <w:b/>
        </w:rPr>
      </w:pPr>
    </w:p>
    <w:p w14:paraId="08925DD4" w14:textId="77777777" w:rsidR="00AF1558" w:rsidRDefault="00AF1558" w:rsidP="008A320D">
      <w:pPr>
        <w:pStyle w:val="74folhaderostoorientao"/>
        <w:spacing w:before="240" w:after="200"/>
        <w:rPr>
          <w:b/>
        </w:rPr>
        <w:sectPr w:rsidR="00AF1558" w:rsidSect="00054EA7"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14:paraId="7E9ED0FE" w14:textId="5D5B09C3" w:rsidR="008A320D" w:rsidRPr="000E7105" w:rsidRDefault="008A320D" w:rsidP="008A320D">
      <w:pPr>
        <w:pStyle w:val="74folhaderostoorientao"/>
        <w:spacing w:before="240" w:after="200"/>
        <w:rPr>
          <w:b/>
        </w:rPr>
      </w:pPr>
      <w:r w:rsidRPr="000E7105">
        <w:rPr>
          <w:b/>
        </w:rPr>
        <w:lastRenderedPageBreak/>
        <w:t>RESUMO</w:t>
      </w:r>
    </w:p>
    <w:p w14:paraId="614A8ADE" w14:textId="6778EF23" w:rsidR="008A320D" w:rsidRPr="000E7105" w:rsidRDefault="008A320D" w:rsidP="00247990">
      <w:pPr>
        <w:spacing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1D3CD017" w14:textId="4107BED3" w:rsidR="00731FB1" w:rsidRDefault="00731FB1" w:rsidP="008A320D">
      <w:pPr>
        <w:spacing w:before="240"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61306E88" w14:textId="77777777" w:rsidR="00731FB1" w:rsidRPr="00F46761" w:rsidRDefault="00731FB1" w:rsidP="008A320D">
      <w:pPr>
        <w:spacing w:before="240"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764DCB5C" w14:textId="77777777" w:rsidR="00C91FB0" w:rsidRDefault="00C91FB0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3BE48E2" w14:textId="7B5B3D5B" w:rsidR="008A320D" w:rsidRPr="006076C5" w:rsidRDefault="008A320D" w:rsidP="008A320D">
      <w:pPr>
        <w:spacing w:before="240" w:after="20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076C5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13D4D5A0" w14:textId="134363A2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1B51EC76" w14:textId="77777777" w:rsidR="0070025A" w:rsidRDefault="0070025A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7E2968C1" w14:textId="77777777" w:rsidR="00C91FB0" w:rsidRDefault="00C91FB0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b/>
          <w:iCs/>
          <w:sz w:val="24"/>
          <w:szCs w:val="20"/>
          <w:lang w:eastAsia="zh-CN" w:bidi="ar-SA"/>
        </w:rPr>
      </w:pPr>
      <w:r>
        <w:rPr>
          <w:b/>
          <w:i/>
          <w:sz w:val="24"/>
        </w:rPr>
        <w:br w:type="page"/>
      </w:r>
    </w:p>
    <w:p w14:paraId="0980A49A" w14:textId="033AB474" w:rsidR="00AA518B" w:rsidRDefault="00AA518B" w:rsidP="00AA518B">
      <w:pPr>
        <w:pStyle w:val="Corpodetexto"/>
        <w:spacing w:line="480" w:lineRule="auto"/>
        <w:ind w:right="121"/>
        <w:rPr>
          <w:b/>
          <w:i w:val="0"/>
          <w:sz w:val="24"/>
        </w:rPr>
      </w:pPr>
      <w:r w:rsidRPr="00AA518B">
        <w:rPr>
          <w:b/>
          <w:i w:val="0"/>
          <w:sz w:val="24"/>
        </w:rPr>
        <w:lastRenderedPageBreak/>
        <w:t>LISTA DE FIGURAS</w:t>
      </w:r>
    </w:p>
    <w:p w14:paraId="35FF0471" w14:textId="63394644" w:rsidR="00F24754" w:rsidRDefault="00F2475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b/>
          <w:i/>
        </w:rPr>
        <w:fldChar w:fldCharType="begin"/>
      </w:r>
      <w:r>
        <w:rPr>
          <w:b/>
          <w:i/>
        </w:rPr>
        <w:instrText xml:space="preserve"> TOC \h \z \c "Figura" </w:instrText>
      </w:r>
      <w:r>
        <w:rPr>
          <w:b/>
          <w:i/>
        </w:rPr>
        <w:fldChar w:fldCharType="separate"/>
      </w:r>
      <w:hyperlink w:anchor="_Toc63741836" w:history="1">
        <w:r w:rsidRPr="00DB5CFC">
          <w:rPr>
            <w:rStyle w:val="Hyperlink"/>
            <w:rFonts w:eastAsiaTheme="majorEastAsia"/>
            <w:b/>
            <w:noProof/>
          </w:rPr>
          <w:t xml:space="preserve">Figura 1: </w:t>
        </w:r>
        <w:r w:rsidR="00AB4BE2">
          <w:rPr>
            <w:rStyle w:val="Hyperlink"/>
            <w:rFonts w:eastAsiaTheme="majorEastAsia"/>
            <w:noProof/>
          </w:rPr>
          <w:t xml:space="preserve">Descrição 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3741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135A413D" w14:textId="072FF2EC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37" w:history="1">
        <w:r w:rsidR="00F24754" w:rsidRPr="00DB5CFC">
          <w:rPr>
            <w:rStyle w:val="Hyperlink"/>
            <w:rFonts w:eastAsiaTheme="majorEastAsia"/>
            <w:b/>
            <w:noProof/>
          </w:rPr>
          <w:t>Figura 2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7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4</w:t>
        </w:r>
        <w:r w:rsidR="00F24754">
          <w:rPr>
            <w:noProof/>
            <w:webHidden/>
          </w:rPr>
          <w:fldChar w:fldCharType="end"/>
        </w:r>
      </w:hyperlink>
    </w:p>
    <w:p w14:paraId="08858101" w14:textId="247A7CC8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0" w:anchor="_Toc63741838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3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8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6</w:t>
        </w:r>
        <w:r w:rsidR="00F24754">
          <w:rPr>
            <w:noProof/>
            <w:webHidden/>
          </w:rPr>
          <w:fldChar w:fldCharType="end"/>
        </w:r>
      </w:hyperlink>
    </w:p>
    <w:p w14:paraId="04B2AD8D" w14:textId="1F1151E6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1" w:anchor="_Toc63741839" w:history="1">
        <w:r w:rsidR="00F24754" w:rsidRPr="00DB5CFC">
          <w:rPr>
            <w:rStyle w:val="Hyperlink"/>
            <w:rFonts w:eastAsiaTheme="majorEastAsia"/>
            <w:b/>
            <w:noProof/>
          </w:rPr>
          <w:t xml:space="preserve">Figura 4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9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7</w:t>
        </w:r>
        <w:r w:rsidR="00F24754">
          <w:rPr>
            <w:noProof/>
            <w:webHidden/>
          </w:rPr>
          <w:fldChar w:fldCharType="end"/>
        </w:r>
      </w:hyperlink>
    </w:p>
    <w:p w14:paraId="55B8B7D0" w14:textId="1AE6B486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2" w:anchor="_Toc63741840" w:history="1">
        <w:r w:rsidR="00F24754" w:rsidRPr="00DB5CFC">
          <w:rPr>
            <w:rStyle w:val="Hyperlink"/>
            <w:rFonts w:eastAsiaTheme="majorEastAsia"/>
            <w:b/>
            <w:noProof/>
          </w:rPr>
          <w:t>Figura 5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0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7</w:t>
        </w:r>
        <w:r w:rsidR="00F24754">
          <w:rPr>
            <w:noProof/>
            <w:webHidden/>
          </w:rPr>
          <w:fldChar w:fldCharType="end"/>
        </w:r>
      </w:hyperlink>
    </w:p>
    <w:p w14:paraId="2A708C3E" w14:textId="2C972997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3" w:anchor="_Toc63741841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6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1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8</w:t>
        </w:r>
        <w:r w:rsidR="00F24754">
          <w:rPr>
            <w:noProof/>
            <w:webHidden/>
          </w:rPr>
          <w:fldChar w:fldCharType="end"/>
        </w:r>
      </w:hyperlink>
    </w:p>
    <w:p w14:paraId="3AC0ECA8" w14:textId="480B7BC0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4" w:anchor="_Toc63741842" w:history="1">
        <w:r w:rsidR="00F24754" w:rsidRPr="00DB5CFC">
          <w:rPr>
            <w:rStyle w:val="Hyperlink"/>
            <w:rFonts w:eastAsiaTheme="majorEastAsia"/>
            <w:b/>
            <w:noProof/>
          </w:rPr>
          <w:t xml:space="preserve">Figura 7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 w:rsidRPr="00DB5CFC">
          <w:rPr>
            <w:rStyle w:val="Hyperlink"/>
            <w:rFonts w:eastAsiaTheme="majorEastAsia"/>
            <w:noProof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2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0</w:t>
        </w:r>
        <w:r w:rsidR="00F24754">
          <w:rPr>
            <w:noProof/>
            <w:webHidden/>
          </w:rPr>
          <w:fldChar w:fldCharType="end"/>
        </w:r>
      </w:hyperlink>
    </w:p>
    <w:p w14:paraId="1643C379" w14:textId="33402765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5" w:anchor="_Toc63741843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8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2</w:t>
        </w:r>
        <w:r w:rsidR="00F24754">
          <w:rPr>
            <w:noProof/>
            <w:webHidden/>
          </w:rPr>
          <w:fldChar w:fldCharType="end"/>
        </w:r>
      </w:hyperlink>
    </w:p>
    <w:p w14:paraId="40AEB5A6" w14:textId="7FAAD14C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4" w:history="1">
        <w:r w:rsidR="00F24754" w:rsidRPr="00DB5CFC">
          <w:rPr>
            <w:rStyle w:val="Hyperlink"/>
            <w:rFonts w:eastAsiaTheme="majorEastAsia"/>
            <w:b/>
            <w:noProof/>
          </w:rPr>
          <w:t>Figura 9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5</w:t>
        </w:r>
        <w:r w:rsidR="00F24754">
          <w:rPr>
            <w:noProof/>
            <w:webHidden/>
          </w:rPr>
          <w:fldChar w:fldCharType="end"/>
        </w:r>
      </w:hyperlink>
    </w:p>
    <w:p w14:paraId="097B8018" w14:textId="4F3B0CA3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5" w:history="1">
        <w:r w:rsidR="00F24754" w:rsidRPr="00DB5CFC">
          <w:rPr>
            <w:rStyle w:val="Hyperlink"/>
            <w:rFonts w:eastAsiaTheme="majorEastAsia"/>
            <w:b/>
            <w:noProof/>
          </w:rPr>
          <w:t>Figura 10</w:t>
        </w:r>
        <w:r w:rsidR="00F24754" w:rsidRPr="00DB5CFC">
          <w:rPr>
            <w:rStyle w:val="Hyperlink"/>
            <w:rFonts w:eastAsiaTheme="majorEastAsia"/>
            <w:noProof/>
          </w:rPr>
          <w:t xml:space="preserve">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1</w:t>
        </w:r>
        <w:r w:rsidR="00F24754">
          <w:rPr>
            <w:noProof/>
            <w:webHidden/>
          </w:rPr>
          <w:fldChar w:fldCharType="end"/>
        </w:r>
      </w:hyperlink>
    </w:p>
    <w:p w14:paraId="61EDC393" w14:textId="04B7E4CA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6" w:history="1">
        <w:r w:rsidR="00F24754" w:rsidRPr="00DB5CFC">
          <w:rPr>
            <w:rStyle w:val="Hyperlink"/>
            <w:rFonts w:eastAsiaTheme="majorEastAsia"/>
            <w:b/>
            <w:noProof/>
          </w:rPr>
          <w:t>Figura 11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 w:rsidRPr="00DB5CFC">
          <w:rPr>
            <w:rStyle w:val="Hyperlink"/>
            <w:rFonts w:eastAsiaTheme="majorEastAsia"/>
            <w:noProof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6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5</w:t>
        </w:r>
        <w:r w:rsidR="00F24754">
          <w:rPr>
            <w:noProof/>
            <w:webHidden/>
          </w:rPr>
          <w:fldChar w:fldCharType="end"/>
        </w:r>
      </w:hyperlink>
    </w:p>
    <w:p w14:paraId="7974DAB5" w14:textId="0F44EAD9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7" w:history="1">
        <w:r w:rsidR="00F24754" w:rsidRPr="00DB5CFC">
          <w:rPr>
            <w:rStyle w:val="Hyperlink"/>
            <w:rFonts w:eastAsiaTheme="majorEastAsia"/>
            <w:b/>
            <w:noProof/>
          </w:rPr>
          <w:t>Figura 12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7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7</w:t>
        </w:r>
        <w:r w:rsidR="00F24754">
          <w:rPr>
            <w:noProof/>
            <w:webHidden/>
          </w:rPr>
          <w:fldChar w:fldCharType="end"/>
        </w:r>
      </w:hyperlink>
    </w:p>
    <w:p w14:paraId="12F738B5" w14:textId="05EEC5FD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6" w:anchor="_Toc63741848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3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8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7</w:t>
        </w:r>
        <w:r w:rsidR="00F24754">
          <w:rPr>
            <w:noProof/>
            <w:webHidden/>
          </w:rPr>
          <w:fldChar w:fldCharType="end"/>
        </w:r>
      </w:hyperlink>
    </w:p>
    <w:p w14:paraId="31474169" w14:textId="7AC141E6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9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4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9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8</w:t>
        </w:r>
        <w:r w:rsidR="00F24754">
          <w:rPr>
            <w:noProof/>
            <w:webHidden/>
          </w:rPr>
          <w:fldChar w:fldCharType="end"/>
        </w:r>
      </w:hyperlink>
    </w:p>
    <w:p w14:paraId="15A521D4" w14:textId="630F2416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0" w:history="1">
        <w:r w:rsidR="00F24754" w:rsidRPr="00DB5CFC">
          <w:rPr>
            <w:rStyle w:val="Hyperlink"/>
            <w:rFonts w:eastAsiaTheme="majorEastAsia"/>
            <w:b/>
            <w:noProof/>
          </w:rPr>
          <w:t>Figura 15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0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0</w:t>
        </w:r>
        <w:r w:rsidR="00F24754">
          <w:rPr>
            <w:noProof/>
            <w:webHidden/>
          </w:rPr>
          <w:fldChar w:fldCharType="end"/>
        </w:r>
      </w:hyperlink>
    </w:p>
    <w:p w14:paraId="7B0F7CD5" w14:textId="353A71DC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1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6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1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2</w:t>
        </w:r>
        <w:r w:rsidR="00F24754">
          <w:rPr>
            <w:noProof/>
            <w:webHidden/>
          </w:rPr>
          <w:fldChar w:fldCharType="end"/>
        </w:r>
      </w:hyperlink>
    </w:p>
    <w:p w14:paraId="1C34E7C6" w14:textId="374B3589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2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7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2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3</w:t>
        </w:r>
        <w:r w:rsidR="00F24754">
          <w:rPr>
            <w:noProof/>
            <w:webHidden/>
          </w:rPr>
          <w:fldChar w:fldCharType="end"/>
        </w:r>
      </w:hyperlink>
    </w:p>
    <w:p w14:paraId="34AC5C17" w14:textId="1382E339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7" w:anchor="_Toc63741853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8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6</w:t>
        </w:r>
        <w:r w:rsidR="00F24754">
          <w:rPr>
            <w:noProof/>
            <w:webHidden/>
          </w:rPr>
          <w:fldChar w:fldCharType="end"/>
        </w:r>
      </w:hyperlink>
    </w:p>
    <w:p w14:paraId="5355AAEE" w14:textId="7D0B3F3C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4" w:history="1">
        <w:r w:rsidR="00F24754" w:rsidRPr="00DB5CFC">
          <w:rPr>
            <w:rStyle w:val="Hyperlink"/>
            <w:rFonts w:eastAsiaTheme="majorEastAsia"/>
            <w:b/>
            <w:noProof/>
          </w:rPr>
          <w:t>Figura 19</w:t>
        </w:r>
        <w:r w:rsidR="00F24754" w:rsidRPr="00DB5CFC">
          <w:rPr>
            <w:rStyle w:val="Hyperlink"/>
            <w:rFonts w:eastAsiaTheme="majorEastAsia"/>
            <w:noProof/>
          </w:rPr>
          <w:t xml:space="preserve">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7</w:t>
        </w:r>
        <w:r w:rsidR="00F24754">
          <w:rPr>
            <w:noProof/>
            <w:webHidden/>
          </w:rPr>
          <w:fldChar w:fldCharType="end"/>
        </w:r>
      </w:hyperlink>
    </w:p>
    <w:p w14:paraId="188B5EBB" w14:textId="154D93D0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8" w:anchor="_Toc63741855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20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60</w:t>
        </w:r>
        <w:r w:rsidR="00F24754">
          <w:rPr>
            <w:noProof/>
            <w:webHidden/>
          </w:rPr>
          <w:fldChar w:fldCharType="end"/>
        </w:r>
      </w:hyperlink>
    </w:p>
    <w:p w14:paraId="0A6D789F" w14:textId="3BA3FEC5" w:rsidR="000034E9" w:rsidRPr="00AA518B" w:rsidRDefault="00F24754" w:rsidP="00AA518B">
      <w:pPr>
        <w:pStyle w:val="Corpodetexto"/>
        <w:spacing w:line="480" w:lineRule="auto"/>
        <w:ind w:right="121"/>
        <w:rPr>
          <w:b/>
          <w:i w:val="0"/>
          <w:sz w:val="24"/>
        </w:rPr>
      </w:pPr>
      <w:r>
        <w:rPr>
          <w:b/>
          <w:i w:val="0"/>
          <w:sz w:val="24"/>
          <w:lang w:eastAsia="pt-BR"/>
        </w:rPr>
        <w:fldChar w:fldCharType="end"/>
      </w:r>
    </w:p>
    <w:p w14:paraId="24B92C0D" w14:textId="77777777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6EDBC2B7" w14:textId="0127CAD6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6E9D17EE" w14:textId="77777777" w:rsidR="0070025A" w:rsidRPr="00F46761" w:rsidRDefault="0070025A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3A5B5CBE" w14:textId="77777777" w:rsidR="00014364" w:rsidRDefault="00014364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4763D6C" w14:textId="0C01C125" w:rsidR="00AA518B" w:rsidRDefault="00AA518B" w:rsidP="00AA518B">
      <w:pPr>
        <w:spacing w:before="240" w:after="20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lastRenderedPageBreak/>
        <w:t>LISTA DE TABELAS</w:t>
      </w:r>
    </w:p>
    <w:p w14:paraId="6C3CEEFD" w14:textId="275FF7E4" w:rsidR="00F24754" w:rsidRDefault="00F2475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TOC \h \z \c "Tabela" </w:instrText>
      </w:r>
      <w:r>
        <w:rPr>
          <w:b/>
          <w:szCs w:val="24"/>
        </w:rPr>
        <w:fldChar w:fldCharType="separate"/>
      </w:r>
      <w:hyperlink w:anchor="_Toc63741872" w:history="1">
        <w:r w:rsidRPr="00EA4EB0">
          <w:rPr>
            <w:rStyle w:val="Hyperlink"/>
            <w:rFonts w:eastAsiaTheme="majorEastAsia"/>
            <w:b/>
            <w:noProof/>
          </w:rPr>
          <w:t>Tabela 1:</w:t>
        </w:r>
        <w:r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3741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78A95731" w14:textId="60FA8910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3" w:history="1">
        <w:r w:rsidR="00F24754" w:rsidRPr="00EA4EB0">
          <w:rPr>
            <w:rStyle w:val="Hyperlink"/>
            <w:rFonts w:eastAsiaTheme="majorEastAsia"/>
            <w:b/>
            <w:noProof/>
          </w:rPr>
          <w:t>Tabela 2:</w:t>
        </w:r>
        <w:r w:rsidR="00F24754"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2</w:t>
        </w:r>
        <w:r w:rsidR="00F24754">
          <w:rPr>
            <w:noProof/>
            <w:webHidden/>
          </w:rPr>
          <w:fldChar w:fldCharType="end"/>
        </w:r>
      </w:hyperlink>
    </w:p>
    <w:p w14:paraId="1382F99A" w14:textId="5467A340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4" w:history="1">
        <w:r w:rsidR="00F24754" w:rsidRPr="00EA4EB0">
          <w:rPr>
            <w:rStyle w:val="Hyperlink"/>
            <w:rFonts w:eastAsiaTheme="majorEastAsia"/>
            <w:b/>
            <w:noProof/>
          </w:rPr>
          <w:t>Tabela 3:</w:t>
        </w:r>
        <w:r w:rsidR="00F24754"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0</w:t>
        </w:r>
        <w:r w:rsidR="00F24754">
          <w:rPr>
            <w:noProof/>
            <w:webHidden/>
          </w:rPr>
          <w:fldChar w:fldCharType="end"/>
        </w:r>
      </w:hyperlink>
    </w:p>
    <w:p w14:paraId="22AE33BB" w14:textId="60AF0678" w:rsidR="00F24754" w:rsidRDefault="00000000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5" w:history="1">
        <w:r w:rsidR="00F24754" w:rsidRPr="00EA4EB0">
          <w:rPr>
            <w:rStyle w:val="Hyperlink"/>
            <w:rFonts w:eastAsiaTheme="majorEastAsia"/>
            <w:b/>
            <w:noProof/>
            <w:lang w:bidi="pt-BR"/>
          </w:rPr>
          <w:t>Tabela 4:</w:t>
        </w:r>
        <w:r w:rsidR="00F24754" w:rsidRPr="00EA4EB0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1</w:t>
        </w:r>
        <w:r w:rsidR="00F24754">
          <w:rPr>
            <w:noProof/>
            <w:webHidden/>
          </w:rPr>
          <w:fldChar w:fldCharType="end"/>
        </w:r>
      </w:hyperlink>
    </w:p>
    <w:p w14:paraId="28B1C361" w14:textId="50413BF8" w:rsidR="00E95888" w:rsidRPr="00014364" w:rsidRDefault="00000000" w:rsidP="0001436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6" w:history="1">
        <w:r w:rsidR="00F24754" w:rsidRPr="00EA4EB0">
          <w:rPr>
            <w:rStyle w:val="Hyperlink"/>
            <w:rFonts w:eastAsiaTheme="majorEastAsia"/>
            <w:b/>
            <w:noProof/>
          </w:rPr>
          <w:t xml:space="preserve">Tabela 5: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6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5</w:t>
        </w:r>
        <w:r w:rsidR="00F24754">
          <w:rPr>
            <w:noProof/>
            <w:webHidden/>
          </w:rPr>
          <w:fldChar w:fldCharType="end"/>
        </w:r>
      </w:hyperlink>
      <w:r w:rsidR="00F24754">
        <w:rPr>
          <w:b/>
          <w:szCs w:val="24"/>
        </w:rPr>
        <w:fldChar w:fldCharType="end"/>
      </w:r>
    </w:p>
    <w:p w14:paraId="3FD829B2" w14:textId="77777777" w:rsidR="00E95888" w:rsidRPr="00E95888" w:rsidRDefault="00E95888" w:rsidP="00E95888">
      <w:pPr>
        <w:rPr>
          <w:lang w:eastAsia="en-US" w:bidi="ar-SA"/>
        </w:rPr>
      </w:pPr>
    </w:p>
    <w:p w14:paraId="4E2B77F5" w14:textId="7CF0A409" w:rsidR="0063420C" w:rsidRPr="008103A3" w:rsidRDefault="0063420C" w:rsidP="00AA518B">
      <w:pPr>
        <w:spacing w:before="240" w:after="20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08289EC" w14:textId="77777777" w:rsidR="00977A36" w:rsidRDefault="00977A36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237274E6" w14:textId="38E2667D" w:rsidR="00AA518B" w:rsidRDefault="00583929" w:rsidP="00AA518B">
      <w:pPr>
        <w:spacing w:before="240" w:after="20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8692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ISTA DE ABREVI</w:t>
      </w:r>
      <w:r w:rsidR="00AA518B" w:rsidRPr="00286929">
        <w:rPr>
          <w:rFonts w:ascii="Times New Roman" w:hAnsi="Times New Roman" w:cs="Times New Roman"/>
          <w:b/>
          <w:sz w:val="24"/>
          <w:szCs w:val="24"/>
          <w:lang w:val="en-US"/>
        </w:rPr>
        <w:t>ATURAS</w:t>
      </w:r>
    </w:p>
    <w:p w14:paraId="740CBF16" w14:textId="40A6966E" w:rsidR="00437189" w:rsidRDefault="00437189" w:rsidP="002F06ED">
      <w:pPr>
        <w:spacing w:line="360" w:lineRule="auto"/>
        <w:rPr>
          <w:rFonts w:ascii="Times New Roman" w:hAnsi="Times New Roman" w:cs="Times New Roman"/>
          <w:sz w:val="24"/>
        </w:rPr>
      </w:pPr>
    </w:p>
    <w:p w14:paraId="51E5D320" w14:textId="41EB0B5C" w:rsidR="00977A36" w:rsidRDefault="00977A36" w:rsidP="002F06ED">
      <w:pPr>
        <w:spacing w:line="360" w:lineRule="auto"/>
        <w:rPr>
          <w:rFonts w:ascii="Times New Roman" w:hAnsi="Times New Roman" w:cs="Times New Roman"/>
          <w:sz w:val="24"/>
        </w:rPr>
      </w:pPr>
    </w:p>
    <w:p w14:paraId="711F9A51" w14:textId="77777777" w:rsidR="00977A36" w:rsidRPr="00437189" w:rsidRDefault="00977A36" w:rsidP="002F06E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012031B" w14:textId="57FAD529" w:rsidR="00977A36" w:rsidRDefault="00977A36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sdt>
      <w:sdtPr>
        <w:rPr>
          <w:rFonts w:ascii="Arial" w:eastAsia="Arial" w:hAnsi="Arial" w:cs="Arial"/>
          <w:color w:val="auto"/>
          <w:sz w:val="22"/>
          <w:szCs w:val="22"/>
          <w:lang w:bidi="pt-BR"/>
        </w:rPr>
        <w:id w:val="3208514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E0E021E" w14:textId="77777777" w:rsidR="00AF4BE5" w:rsidRPr="005E03DF" w:rsidRDefault="00AF4BE5" w:rsidP="00977A36">
          <w:pPr>
            <w:pStyle w:val="CabealhodoSumrio"/>
            <w:spacing w:line="480" w:lineRule="auto"/>
            <w:jc w:val="center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r w:rsidRPr="005E03DF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>SUMÁRIO</w:t>
          </w:r>
        </w:p>
        <w:p w14:paraId="52016595" w14:textId="289FC764" w:rsidR="00F24754" w:rsidRPr="00F24754" w:rsidRDefault="00AF4BE5" w:rsidP="00F24754">
          <w:pPr>
            <w:pStyle w:val="Sumrio1"/>
            <w:tabs>
              <w:tab w:val="left" w:pos="440"/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r w:rsidRPr="005E03DF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5E03DF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5E03DF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63741894" w:history="1"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t>1.</w:t>
            </w:r>
            <w:r w:rsidR="00F24754" w:rsidRPr="00F2475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bidi="ar-SA"/>
              </w:rPr>
              <w:tab/>
            </w:r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t>INTRODUÇÃO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4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A2E5DD" w14:textId="66D72862" w:rsidR="00F24754" w:rsidRPr="00F24754" w:rsidRDefault="00000000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5" w:history="1">
            <w:r w:rsidR="00F24754" w:rsidRPr="00F24754">
              <w:rPr>
                <w:rStyle w:val="Hyperlink"/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2. OBJETIV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5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5915DD" w14:textId="7B945A94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6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 GERAL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6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A8C388" w14:textId="641838E4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7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 ESPECIFIC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7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62292D" w14:textId="36E1F779" w:rsidR="00F24754" w:rsidRPr="00F24754" w:rsidRDefault="00000000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8" w:history="1">
            <w:r w:rsidR="00C91FB0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3. REFERENCIAL TEÓRICO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8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D264FC" w14:textId="19DE16AD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1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78F5E2" w14:textId="46709153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2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07DACE0" w14:textId="2A96CFB2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3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05DFC0C" w14:textId="74FF9CB4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4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09B16B3" w14:textId="5ECEA286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5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C2AFAA" w14:textId="3D333778" w:rsidR="00F24754" w:rsidRPr="00F24754" w:rsidRDefault="00000000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6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36FB5A" w14:textId="6C7F087A" w:rsidR="00F24754" w:rsidRPr="00F24754" w:rsidRDefault="00000000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6" w:history="1">
            <w:r w:rsidR="001339D7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4</w:t>
            </w:r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. </w:t>
            </w:r>
            <w:r w:rsidR="001339D7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MATERIAIS E MÉTOD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6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C60F408" w14:textId="6C031691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1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E7EB70A" w14:textId="6040A0A0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2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E40D633" w14:textId="69ED4FF7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3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6614A8" w14:textId="6EBB0DB8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4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33385D" w14:textId="7E45636A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5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061EA1" w14:textId="5125AD26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6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B9052AB" w14:textId="24AC181B" w:rsidR="00F24754" w:rsidRPr="00F24754" w:rsidRDefault="00000000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23" w:history="1">
            <w:r w:rsidR="001339D7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5</w:t>
            </w:r>
            <w:r w:rsidR="008C3B2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. RESULTADOS E DISCUSSÕE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2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61D9C2" w14:textId="00637DC2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1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EBADB0" w14:textId="5EC0DBAB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2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72F3FB" w14:textId="073CEEDC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3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906C31E" w14:textId="6344832E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4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78350E" w14:textId="26CF8708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5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5984E26" w14:textId="4D93CEAD" w:rsidR="001339D7" w:rsidRPr="00F24754" w:rsidRDefault="00000000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="001339D7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6 </w:t>
            </w:r>
            <w:r w:rsidR="001339D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1339D7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B11741" w14:textId="3E756D3B" w:rsidR="00F24754" w:rsidRPr="00F24754" w:rsidRDefault="00000000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33" w:history="1">
            <w:r w:rsidR="001339D7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6. CONCLUSÕE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5D5DD3F" w14:textId="38794625" w:rsidR="00F24754" w:rsidRPr="001339D7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r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 xml:space="preserve">7. </w:t>
          </w:r>
          <w:r w:rsidRPr="001339D7"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>REFERÊNCIAS</w:t>
          </w:r>
          <w:r w:rsidRPr="001339D7">
            <w:t xml:space="preserve"> </w:t>
          </w:r>
          <w:hyperlink w:anchor="_Toc63741934" w:history="1"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4 \h </w:instrText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3</w:t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895A26A" w14:textId="650D2EC9" w:rsidR="00F24754" w:rsidRDefault="001339D7" w:rsidP="00F24754">
          <w:pPr>
            <w:pStyle w:val="Sumrio1"/>
            <w:tabs>
              <w:tab w:val="right" w:leader="dot" w:pos="9061"/>
            </w:tabs>
            <w:rPr>
              <w:rFonts w:asciiTheme="minorHAnsi" w:eastAsiaTheme="minorEastAsia" w:hAnsiTheme="minorHAnsi" w:cstheme="minorBidi"/>
              <w:noProof/>
              <w:lang w:bidi="ar-SA"/>
            </w:rPr>
          </w:pPr>
          <w:r w:rsidRPr="001339D7"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>SUGESTÕES PARA TRABALHOS FUTUROS</w:t>
          </w:r>
          <w:hyperlink w:anchor="_Toc63741935" w:history="1"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5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6EED60" w14:textId="76450C9A" w:rsidR="00AF4BE5" w:rsidRDefault="00AF4BE5" w:rsidP="0055258E">
          <w:pPr>
            <w:spacing w:line="276" w:lineRule="auto"/>
          </w:pPr>
          <w:r w:rsidRPr="005E03DF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489573E9" w14:textId="77777777" w:rsidR="00AA518B" w:rsidRDefault="00AA518B" w:rsidP="00AA518B">
      <w:pPr>
        <w:rPr>
          <w:sz w:val="24"/>
        </w:rPr>
      </w:pPr>
    </w:p>
    <w:p w14:paraId="27D7B295" w14:textId="77777777" w:rsidR="00AA518B" w:rsidRDefault="00AA518B" w:rsidP="00977A36">
      <w:pPr>
        <w:rPr>
          <w:sz w:val="24"/>
        </w:rPr>
      </w:pPr>
    </w:p>
    <w:p w14:paraId="0CF2F0F7" w14:textId="77777777" w:rsidR="00ED1A12" w:rsidRDefault="00ED1A12" w:rsidP="00AA518B">
      <w:pPr>
        <w:jc w:val="center"/>
        <w:rPr>
          <w:sz w:val="24"/>
        </w:rPr>
        <w:sectPr w:rsidR="00ED1A12" w:rsidSect="008D6A11">
          <w:headerReference w:type="default" r:id="rId19"/>
          <w:pgSz w:w="11906" w:h="16838"/>
          <w:pgMar w:top="1701" w:right="1134" w:bottom="1134" w:left="1701" w:header="709" w:footer="709" w:gutter="0"/>
          <w:pgNumType w:fmt="upperRoman" w:start="6"/>
          <w:cols w:space="708"/>
          <w:docGrid w:linePitch="360"/>
        </w:sectPr>
      </w:pPr>
    </w:p>
    <w:p w14:paraId="26D32D51" w14:textId="77777777" w:rsidR="00AA518B" w:rsidRPr="00213986" w:rsidRDefault="00FF3B8A" w:rsidP="008C3B24">
      <w:pPr>
        <w:pStyle w:val="Ttulo1"/>
        <w:numPr>
          <w:ilvl w:val="0"/>
          <w:numId w:val="2"/>
        </w:numPr>
        <w:spacing w:before="0" w:line="480" w:lineRule="auto"/>
        <w:ind w:left="284" w:hanging="284"/>
        <w:rPr>
          <w:rFonts w:ascii="Times New Roman" w:hAnsi="Times New Roman" w:cs="Times New Roman"/>
          <w:b/>
          <w:color w:val="auto"/>
          <w:sz w:val="24"/>
          <w:lang w:val="en-US"/>
        </w:rPr>
      </w:pPr>
      <w:bookmarkStart w:id="1" w:name="_Toc63741894"/>
      <w:r>
        <w:rPr>
          <w:rFonts w:ascii="Times New Roman" w:hAnsi="Times New Roman" w:cs="Times New Roman"/>
          <w:b/>
          <w:color w:val="auto"/>
          <w:sz w:val="24"/>
          <w:lang w:val="en-US"/>
        </w:rPr>
        <w:lastRenderedPageBreak/>
        <w:t>I</w:t>
      </w:r>
      <w:r w:rsidR="00AA518B" w:rsidRPr="00213986">
        <w:rPr>
          <w:rFonts w:ascii="Times New Roman" w:hAnsi="Times New Roman" w:cs="Times New Roman"/>
          <w:b/>
          <w:color w:val="auto"/>
          <w:sz w:val="24"/>
          <w:lang w:val="en-US"/>
        </w:rPr>
        <w:t>NTRODUÇÃO</w:t>
      </w:r>
      <w:bookmarkEnd w:id="1"/>
    </w:p>
    <w:p w14:paraId="4AF70988" w14:textId="199FB163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1E64D3F8" w14:textId="53605D6A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32EC808D" w14:textId="748BAA21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7B6FC819" w14:textId="771BD059" w:rsidR="00AF1558" w:rsidRDefault="00AF1558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iCs/>
          <w:sz w:val="24"/>
          <w:szCs w:val="24"/>
          <w:lang w:eastAsia="zh-CN" w:bidi="ar-SA"/>
        </w:rPr>
      </w:pPr>
      <w:r>
        <w:rPr>
          <w:i/>
          <w:sz w:val="24"/>
          <w:szCs w:val="24"/>
        </w:rPr>
        <w:br w:type="page"/>
      </w:r>
    </w:p>
    <w:p w14:paraId="2C4AAF72" w14:textId="77777777" w:rsidR="00AF4BE5" w:rsidRPr="008103A3" w:rsidRDefault="00AF4BE5" w:rsidP="00AF4BE5">
      <w:pPr>
        <w:pStyle w:val="Ttulo1"/>
        <w:widowControl/>
        <w:autoSpaceDE/>
        <w:autoSpaceDN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48682795"/>
      <w:bookmarkStart w:id="3" w:name="_Toc63741895"/>
      <w:r w:rsidRPr="008103A3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2. OBJETIVOS</w:t>
      </w:r>
      <w:bookmarkEnd w:id="2"/>
      <w:bookmarkEnd w:id="3"/>
      <w:r w:rsidRPr="008103A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48396F72" w14:textId="77777777" w:rsidR="00AF4BE5" w:rsidRDefault="00AF4BE5" w:rsidP="00D65015">
      <w:pPr>
        <w:pStyle w:val="Ttulo2"/>
        <w:spacing w:before="240" w:line="480" w:lineRule="auto"/>
        <w:rPr>
          <w:rFonts w:ascii="Times New Roman" w:hAnsi="Times New Roman" w:cs="Times New Roman"/>
          <w:color w:val="auto"/>
          <w:sz w:val="24"/>
        </w:rPr>
      </w:pPr>
      <w:bookmarkStart w:id="4" w:name="_Toc37526422"/>
      <w:bookmarkStart w:id="5" w:name="_Toc48682796"/>
      <w:bookmarkStart w:id="6" w:name="_Toc63741896"/>
      <w:r w:rsidRPr="00AF4BE5">
        <w:rPr>
          <w:rFonts w:ascii="Times New Roman" w:hAnsi="Times New Roman" w:cs="Times New Roman"/>
          <w:color w:val="auto"/>
          <w:sz w:val="24"/>
        </w:rPr>
        <w:t>2.1 GERAL</w:t>
      </w:r>
      <w:bookmarkEnd w:id="4"/>
      <w:bookmarkEnd w:id="5"/>
      <w:bookmarkEnd w:id="6"/>
    </w:p>
    <w:p w14:paraId="5E7549BF" w14:textId="5CAF6640" w:rsidR="001D3075" w:rsidRPr="0070025A" w:rsidRDefault="00AF1558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4"/>
          <w:szCs w:val="20"/>
        </w:rPr>
        <w:t>Descrever (pode usar tópicos)</w:t>
      </w:r>
      <w:r w:rsidR="001D3075" w:rsidRPr="0070025A">
        <w:rPr>
          <w:rFonts w:ascii="Times New Roman" w:hAnsi="Times New Roman" w:cs="Times New Roman"/>
          <w:sz w:val="24"/>
          <w:szCs w:val="20"/>
        </w:rPr>
        <w:t>.</w:t>
      </w:r>
    </w:p>
    <w:p w14:paraId="0C12CC9C" w14:textId="77777777" w:rsidR="00104D05" w:rsidRDefault="00AF4BE5" w:rsidP="00D65015">
      <w:pPr>
        <w:pStyle w:val="Ttulo2"/>
        <w:spacing w:before="240" w:line="480" w:lineRule="auto"/>
        <w:rPr>
          <w:rFonts w:ascii="Times New Roman" w:hAnsi="Times New Roman" w:cs="Times New Roman"/>
          <w:color w:val="auto"/>
          <w:sz w:val="24"/>
        </w:rPr>
      </w:pPr>
      <w:bookmarkStart w:id="7" w:name="_Toc63741897"/>
      <w:r w:rsidRPr="00AF4BE5">
        <w:rPr>
          <w:rFonts w:ascii="Times New Roman" w:hAnsi="Times New Roman" w:cs="Times New Roman"/>
          <w:color w:val="auto"/>
          <w:sz w:val="24"/>
        </w:rPr>
        <w:t>2.2 ESPECIFICOS</w:t>
      </w:r>
      <w:bookmarkEnd w:id="7"/>
    </w:p>
    <w:p w14:paraId="3F5320B5" w14:textId="7591C396" w:rsidR="00AF1558" w:rsidRDefault="00AF1558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Descrever (pode usar tópicos)</w:t>
      </w:r>
      <w:r w:rsidRPr="0070025A">
        <w:rPr>
          <w:rFonts w:ascii="Times New Roman" w:hAnsi="Times New Roman" w:cs="Times New Roman"/>
          <w:sz w:val="24"/>
          <w:szCs w:val="20"/>
        </w:rPr>
        <w:t>.</w:t>
      </w:r>
    </w:p>
    <w:p w14:paraId="74095823" w14:textId="689636A5" w:rsidR="00D65015" w:rsidRDefault="00D65015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0"/>
        </w:rPr>
      </w:pPr>
    </w:p>
    <w:p w14:paraId="65BB385F" w14:textId="657F0EDC" w:rsidR="00D65015" w:rsidRDefault="00D65015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br w:type="page"/>
      </w:r>
    </w:p>
    <w:p w14:paraId="43A7109A" w14:textId="565C01FA" w:rsidR="00DF30E4" w:rsidRDefault="00DF30E4" w:rsidP="00D65015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8" w:name="_Toc63741898"/>
      <w:r w:rsidRPr="00DF30E4">
        <w:rPr>
          <w:rFonts w:ascii="Times New Roman" w:hAnsi="Times New Roman" w:cs="Times New Roman"/>
          <w:b/>
          <w:color w:val="auto"/>
          <w:sz w:val="24"/>
        </w:rPr>
        <w:lastRenderedPageBreak/>
        <w:t>3. REFERENCIAL TEÓRICO</w:t>
      </w:r>
      <w:bookmarkEnd w:id="8"/>
    </w:p>
    <w:p w14:paraId="19B8CE15" w14:textId="6214324F" w:rsidR="00107434" w:rsidRDefault="00107434" w:rsidP="008C3B24">
      <w:pPr>
        <w:adjustRightInd w:val="0"/>
        <w:spacing w:line="480" w:lineRule="auto"/>
        <w:ind w:firstLine="851"/>
        <w:jc w:val="both"/>
      </w:pPr>
    </w:p>
    <w:p w14:paraId="3BDAE554" w14:textId="78EF77D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15D572C9" w14:textId="61206DFD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3428776D" w14:textId="30D0B0F9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51220DA2" w14:textId="7947A910" w:rsidR="00516FEF" w:rsidRDefault="00516FEF">
      <w:pPr>
        <w:widowControl/>
        <w:autoSpaceDE/>
        <w:autoSpaceDN/>
        <w:spacing w:after="160" w:line="259" w:lineRule="auto"/>
      </w:pPr>
      <w:r>
        <w:br w:type="page"/>
      </w:r>
    </w:p>
    <w:p w14:paraId="15B1733E" w14:textId="2898977C" w:rsidR="004A792A" w:rsidRDefault="00516FEF" w:rsidP="004A792A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9" w:name="_Toc63741906"/>
      <w:r>
        <w:rPr>
          <w:rFonts w:ascii="Times New Roman" w:hAnsi="Times New Roman" w:cs="Times New Roman"/>
          <w:b/>
          <w:color w:val="auto"/>
          <w:sz w:val="24"/>
        </w:rPr>
        <w:lastRenderedPageBreak/>
        <w:t>4</w:t>
      </w:r>
      <w:r w:rsidR="004A792A" w:rsidRPr="00A255D4">
        <w:rPr>
          <w:rFonts w:ascii="Times New Roman" w:hAnsi="Times New Roman" w:cs="Times New Roman"/>
          <w:b/>
          <w:color w:val="auto"/>
          <w:sz w:val="24"/>
        </w:rPr>
        <w:t>. PARTE EXPERIMENTAL</w:t>
      </w:r>
      <w:bookmarkEnd w:id="9"/>
    </w:p>
    <w:p w14:paraId="62048340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622C1F8A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51C2E38C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3CA059B6" w14:textId="77777777" w:rsidR="00516FEF" w:rsidRDefault="00516FEF" w:rsidP="00516FEF">
      <w:pPr>
        <w:widowControl/>
        <w:autoSpaceDE/>
        <w:autoSpaceDN/>
        <w:spacing w:after="160" w:line="259" w:lineRule="auto"/>
      </w:pPr>
      <w:r>
        <w:br w:type="page"/>
      </w:r>
    </w:p>
    <w:p w14:paraId="57886B3C" w14:textId="2B4D421A" w:rsidR="00B739B8" w:rsidRPr="002B5020" w:rsidRDefault="00516FEF" w:rsidP="008C3B24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10" w:name="_Toc58951534"/>
      <w:bookmarkStart w:id="11" w:name="_Toc63741923"/>
      <w:r>
        <w:rPr>
          <w:rFonts w:ascii="Times New Roman" w:hAnsi="Times New Roman" w:cs="Times New Roman"/>
          <w:b/>
          <w:color w:val="auto"/>
          <w:sz w:val="28"/>
        </w:rPr>
        <w:lastRenderedPageBreak/>
        <w:t>5</w:t>
      </w:r>
      <w:r w:rsidR="00B739B8">
        <w:rPr>
          <w:rFonts w:ascii="Times New Roman" w:hAnsi="Times New Roman" w:cs="Times New Roman"/>
          <w:b/>
          <w:color w:val="auto"/>
          <w:sz w:val="24"/>
        </w:rPr>
        <w:t xml:space="preserve">. </w:t>
      </w:r>
      <w:r w:rsidR="00B739B8" w:rsidRPr="00585838">
        <w:rPr>
          <w:rFonts w:ascii="Times New Roman" w:hAnsi="Times New Roman" w:cs="Times New Roman"/>
          <w:b/>
          <w:color w:val="auto"/>
          <w:sz w:val="28"/>
        </w:rPr>
        <w:t>RESULTADOS E DISCUSS</w:t>
      </w:r>
      <w:r w:rsidR="00266F29">
        <w:rPr>
          <w:rFonts w:ascii="Times New Roman" w:hAnsi="Times New Roman" w:cs="Times New Roman"/>
          <w:b/>
          <w:color w:val="auto"/>
          <w:sz w:val="28"/>
        </w:rPr>
        <w:t>ÕES</w:t>
      </w:r>
      <w:bookmarkEnd w:id="10"/>
      <w:bookmarkEnd w:id="11"/>
    </w:p>
    <w:p w14:paraId="587D419D" w14:textId="46B4572B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F80DFDF" w14:textId="3A43CD98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56331A35" w14:textId="2E673A82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493C52FC" w14:textId="2CC9D969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56A65C4C" w14:textId="0248CAC9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3D98261C" w14:textId="3B71344D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0F034EF" w14:textId="325BB82A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3B4EF77" w14:textId="46BF2A64" w:rsidR="00516FEF" w:rsidRDefault="00516FEF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iCs/>
          <w:sz w:val="24"/>
          <w:szCs w:val="24"/>
          <w:lang w:eastAsia="zh-CN" w:bidi="ar-SA"/>
        </w:rPr>
      </w:pPr>
      <w:r>
        <w:rPr>
          <w:i/>
          <w:sz w:val="24"/>
          <w:szCs w:val="24"/>
        </w:rPr>
        <w:br w:type="page"/>
      </w:r>
    </w:p>
    <w:p w14:paraId="001F6788" w14:textId="4A9A46F6" w:rsidR="002B5020" w:rsidRPr="004A792A" w:rsidRDefault="00AB4BE2" w:rsidP="004A792A">
      <w:pPr>
        <w:pStyle w:val="Ttulo1"/>
        <w:spacing w:line="480" w:lineRule="auto"/>
        <w:rPr>
          <w:rFonts w:ascii="Times New Roman" w:hAnsi="Times New Roman" w:cs="Times New Roman"/>
          <w:b/>
        </w:rPr>
      </w:pPr>
      <w:bookmarkStart w:id="12" w:name="_Toc63741933"/>
      <w:r>
        <w:rPr>
          <w:rFonts w:ascii="Times New Roman" w:hAnsi="Times New Roman" w:cs="Times New Roman"/>
          <w:b/>
          <w:color w:val="auto"/>
          <w:sz w:val="24"/>
        </w:rPr>
        <w:lastRenderedPageBreak/>
        <w:t>6. CONCLUSÕES</w:t>
      </w:r>
      <w:bookmarkEnd w:id="12"/>
    </w:p>
    <w:p w14:paraId="224C27E8" w14:textId="63A1505B" w:rsidR="00792927" w:rsidRDefault="00792927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3E949AE9" w14:textId="4AC73E1A" w:rsidR="00AB4BE2" w:rsidRDefault="00AB4BE2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58A63BFE" w14:textId="7EF51677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1B6BDAB4" w14:textId="4F7B2BEC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4350E183" w14:textId="63802D21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628DB946" w14:textId="77777777" w:rsidR="00C8277E" w:rsidRDefault="00C8277E">
      <w:pPr>
        <w:widowControl/>
        <w:autoSpaceDE/>
        <w:autoSpaceDN/>
        <w:spacing w:after="160" w:line="259" w:lineRule="auto"/>
        <w:rPr>
          <w:rFonts w:ascii="Times New Roman" w:eastAsiaTheme="majorEastAsia" w:hAnsi="Times New Roman" w:cs="Times New Roman"/>
          <w:b/>
          <w:sz w:val="24"/>
          <w:szCs w:val="32"/>
        </w:rPr>
      </w:pPr>
      <w:bookmarkStart w:id="13" w:name="_Toc48682834"/>
      <w:bookmarkStart w:id="14" w:name="_Toc63741935"/>
      <w:r>
        <w:rPr>
          <w:rFonts w:ascii="Times New Roman" w:hAnsi="Times New Roman" w:cs="Times New Roman"/>
          <w:b/>
          <w:sz w:val="24"/>
        </w:rPr>
        <w:br w:type="page"/>
      </w:r>
    </w:p>
    <w:p w14:paraId="15068CE4" w14:textId="06AD421B" w:rsidR="00A57585" w:rsidRPr="001339D7" w:rsidRDefault="00266F29" w:rsidP="00A57585">
      <w:pPr>
        <w:pStyle w:val="Ttulo1"/>
        <w:rPr>
          <w:rFonts w:ascii="Times New Roman" w:hAnsi="Times New Roman" w:cs="Times New Roman"/>
          <w:b/>
          <w:color w:val="FF0000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lastRenderedPageBreak/>
        <w:t xml:space="preserve">7. </w:t>
      </w:r>
      <w:r w:rsidR="00A57585" w:rsidRPr="001339D7">
        <w:rPr>
          <w:rFonts w:ascii="Times New Roman" w:hAnsi="Times New Roman" w:cs="Times New Roman"/>
          <w:b/>
          <w:color w:val="auto"/>
          <w:sz w:val="24"/>
        </w:rPr>
        <w:t>REFERÊNCIAS</w:t>
      </w:r>
      <w:bookmarkEnd w:id="13"/>
      <w:bookmarkEnd w:id="14"/>
      <w:r w:rsidR="001339D7" w:rsidRPr="001339D7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1339D7" w:rsidRPr="001339D7">
        <w:rPr>
          <w:rFonts w:ascii="Times New Roman" w:hAnsi="Times New Roman" w:cs="Times New Roman"/>
          <w:b/>
          <w:color w:val="FF0000"/>
          <w:sz w:val="24"/>
        </w:rPr>
        <w:t>(USAR ESTA FORMATAÇÃO PARA MODELO ABNT)</w:t>
      </w:r>
    </w:p>
    <w:p w14:paraId="7017F834" w14:textId="6299D095" w:rsidR="00DF1B8F" w:rsidRDefault="00DF1B8F" w:rsidP="00DF1B8F"/>
    <w:p w14:paraId="3757C133" w14:textId="77777777" w:rsidR="00A57585" w:rsidRDefault="00A57585" w:rsidP="00D259A3">
      <w:pPr>
        <w:jc w:val="both"/>
      </w:pPr>
    </w:p>
    <w:p w14:paraId="378F9838" w14:textId="47BB4A1A" w:rsidR="0001485A" w:rsidRPr="0001485A" w:rsidRDefault="0073360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75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5758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57585">
        <w:rPr>
          <w:rFonts w:ascii="Times New Roman" w:hAnsi="Times New Roman" w:cs="Times New Roman"/>
          <w:sz w:val="24"/>
          <w:szCs w:val="24"/>
        </w:rPr>
        <w:fldChar w:fldCharType="separate"/>
      </w:r>
      <w:r w:rsidR="0001485A" w:rsidRPr="0001485A">
        <w:rPr>
          <w:rFonts w:ascii="Times New Roman" w:hAnsi="Times New Roman" w:cs="Times New Roman"/>
          <w:noProof/>
          <w:sz w:val="24"/>
          <w:szCs w:val="24"/>
        </w:rPr>
        <w:t xml:space="preserve">AMBROSIO, F. B.; ALVES, D. A.; FECHINE, G. J. M. Estudo da biodegradabilidade de polímeros por meio do respirômetro de Bartha. </w:t>
      </w:r>
      <w:r w:rsidR="0001485A"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Revista Mackenzie de Engenharia e Computação</w:t>
      </w:r>
      <w:r w:rsidR="0001485A" w:rsidRPr="0001485A">
        <w:rPr>
          <w:rFonts w:ascii="Times New Roman" w:hAnsi="Times New Roman" w:cs="Times New Roman"/>
          <w:noProof/>
          <w:sz w:val="24"/>
          <w:szCs w:val="24"/>
        </w:rPr>
        <w:t xml:space="preserve">, v. 11, n. 1, p. 46–55, 2012. </w:t>
      </w:r>
    </w:p>
    <w:p w14:paraId="44F6B786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CAZÓN, P.; VÁZQUEZ, M.; VELAZQUEZ, G. Cellulose-glycerol-polyvinyl alcohol composite films for food packaging: Evaluation of water adsorption, mechanical properties, light-barrier properties and transparency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Carbohydrate Polymers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195, n. January, p. 432–443, 2018. </w:t>
      </w:r>
    </w:p>
    <w:p w14:paraId="3C2DAEC3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APALIA, I. DA S.; LONDERO, P. M. G. Extração de zeína e sua aplicação na conservação dos alimento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Ciência Rural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42, n. 2, p. 552–559, 2015. </w:t>
      </w:r>
    </w:p>
    <w:p w14:paraId="2A9DA0BC" w14:textId="7803FA5B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ESSINI, P. </w:t>
      </w:r>
      <w:r w:rsidR="00FC6524"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Blendas poliméricas biodegradáveis de pla/phb compatibilizadas com argilas organofílicas</w:t>
      </w:r>
      <w:r w:rsidRPr="0001485A">
        <w:rPr>
          <w:rFonts w:ascii="Times New Roman" w:hAnsi="Times New Roman" w:cs="Times New Roman"/>
          <w:noProof/>
          <w:sz w:val="24"/>
          <w:szCs w:val="24"/>
        </w:rPr>
        <w:t>.</w:t>
      </w:r>
      <w:r w:rsidR="00C8277E">
        <w:rPr>
          <w:rFonts w:ascii="Times New Roman" w:hAnsi="Times New Roman" w:cs="Times New Roman"/>
          <w:noProof/>
          <w:sz w:val="24"/>
          <w:szCs w:val="24"/>
        </w:rPr>
        <w:t xml:space="preserve"> [Dissertação de Me</w:t>
      </w:r>
      <w:r w:rsidR="00C8277E" w:rsidRPr="0001485A">
        <w:rPr>
          <w:rFonts w:ascii="Times New Roman" w:hAnsi="Times New Roman" w:cs="Times New Roman"/>
          <w:noProof/>
          <w:sz w:val="24"/>
          <w:szCs w:val="24"/>
        </w:rPr>
        <w:t>s</w:t>
      </w:r>
      <w:r w:rsidR="00C8277E">
        <w:rPr>
          <w:rFonts w:ascii="Times New Roman" w:hAnsi="Times New Roman" w:cs="Times New Roman"/>
          <w:noProof/>
          <w:sz w:val="24"/>
          <w:szCs w:val="24"/>
        </w:rPr>
        <w:t>trado]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C6524" w:rsidRPr="0001485A">
        <w:rPr>
          <w:rFonts w:ascii="Times New Roman" w:hAnsi="Times New Roman" w:cs="Times New Roman"/>
          <w:noProof/>
          <w:sz w:val="24"/>
          <w:szCs w:val="24"/>
        </w:rPr>
        <w:t>Universidade Federal Do Rio Grande Do Sul</w:t>
      </w:r>
      <w:r w:rsidRPr="0001485A">
        <w:rPr>
          <w:rFonts w:ascii="Times New Roman" w:hAnsi="Times New Roman" w:cs="Times New Roman"/>
          <w:noProof/>
          <w:sz w:val="24"/>
          <w:szCs w:val="24"/>
        </w:rPr>
        <w:t>, 2018.</w:t>
      </w:r>
    </w:p>
    <w:p w14:paraId="7C2C0876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INHEIRO, D. M.; PORTO, K. R. D. A.; MENEZES, M. E. D. S. A Química Dos Alimentos : Carboidratos, Lipídeos, Proteínas, Vitaminas e Minerai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Edufal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p. 1–54, 2005. </w:t>
      </w:r>
    </w:p>
    <w:p w14:paraId="4496EF91" w14:textId="5C7BE868" w:rsid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SCAFFARO, R.; SUTERA, F.; BOTTA, L. Biopolymeric bilayer films produced by co-extrusion film blowing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Polymer Testing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65, n. July 2017, p. 35–43, 2018. </w:t>
      </w:r>
    </w:p>
    <w:p w14:paraId="188FD3CC" w14:textId="50A621E4" w:rsidR="00EF6DA0" w:rsidRPr="00EF6DA0" w:rsidRDefault="00EF6DA0" w:rsidP="00EF6DA0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EF6DA0">
        <w:rPr>
          <w:rFonts w:ascii="Times New Roman" w:hAnsi="Times New Roman" w:cs="Times New Roman"/>
          <w:sz w:val="24"/>
        </w:rPr>
        <w:t xml:space="preserve">SHARMA, R.; JAFARI, S. M.; SHARMA, S. Antimicrobial bio-nanocomposites and their potential applications in food packaging. </w:t>
      </w:r>
      <w:r w:rsidRPr="00EF6DA0">
        <w:rPr>
          <w:rFonts w:ascii="Times New Roman" w:hAnsi="Times New Roman" w:cs="Times New Roman"/>
          <w:b/>
          <w:bCs/>
          <w:sz w:val="24"/>
        </w:rPr>
        <w:t>Food Control</w:t>
      </w:r>
      <w:r w:rsidRPr="00EF6DA0">
        <w:rPr>
          <w:rFonts w:ascii="Times New Roman" w:hAnsi="Times New Roman" w:cs="Times New Roman"/>
          <w:sz w:val="24"/>
        </w:rPr>
        <w:t>, v. 112, n. September 2019, p. 107086, 2020.</w:t>
      </w:r>
    </w:p>
    <w:p w14:paraId="1EDF740C" w14:textId="149F9C5E" w:rsid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VERBEEK, C. J. R.; BERG, L. E. VAN DEN. Extrusion processing and properties of protein-based thermoplastic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Macromolecular Materials and Engineering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295, n. 1, p. 10–21, 2010. </w:t>
      </w:r>
    </w:p>
    <w:p w14:paraId="2BB46ECA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ZHU, R.; LIU, H.; ZHANG, J. Compatibilizing effects of maleated poly(lactic acid) (PLA) on properties of PLA/soy protein composite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Industrial and Engineering Chemistry Research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51, n. 22, p. 7786–7792, 2012. </w:t>
      </w:r>
    </w:p>
    <w:p w14:paraId="409EC35C" w14:textId="222382DA" w:rsidR="00C8277E" w:rsidRDefault="0073360A" w:rsidP="00C8277E">
      <w:pPr>
        <w:jc w:val="both"/>
        <w:rPr>
          <w:rFonts w:ascii="Times New Roman" w:hAnsi="Times New Roman" w:cs="Times New Roman"/>
          <w:sz w:val="24"/>
          <w:szCs w:val="24"/>
        </w:rPr>
      </w:pPr>
      <w:r w:rsidRPr="00A5758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75FA45C" w14:textId="77777777" w:rsidR="00C8277E" w:rsidRDefault="00C8277E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A2E05B" w14:textId="77777777" w:rsidR="00C8277E" w:rsidRPr="00C74AEC" w:rsidRDefault="00C8277E" w:rsidP="00C8277E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15" w:name="_Toc63741934"/>
      <w:r w:rsidRPr="00C74AEC">
        <w:rPr>
          <w:rFonts w:ascii="Times New Roman" w:hAnsi="Times New Roman" w:cs="Times New Roman"/>
          <w:b/>
          <w:color w:val="auto"/>
          <w:sz w:val="24"/>
        </w:rPr>
        <w:lastRenderedPageBreak/>
        <w:t>SUGESTÕES PARA TRABALHOS FUTUROS</w:t>
      </w:r>
      <w:bookmarkEnd w:id="15"/>
    </w:p>
    <w:p w14:paraId="47783069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p w14:paraId="68E6087E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p w14:paraId="5BE0B1EC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sectPr w:rsidR="00516FEF" w:rsidSect="00054EA7">
      <w:headerReference w:type="default" r:id="rId20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8984DA" w14:textId="77777777" w:rsidR="004516E7" w:rsidRDefault="004516E7" w:rsidP="00054EA7">
      <w:r>
        <w:separator/>
      </w:r>
    </w:p>
  </w:endnote>
  <w:endnote w:type="continuationSeparator" w:id="0">
    <w:p w14:paraId="56B0E0B7" w14:textId="77777777" w:rsidR="004516E7" w:rsidRDefault="004516E7" w:rsidP="00054E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3DCFE3" w14:textId="77777777" w:rsidR="004516E7" w:rsidRDefault="004516E7" w:rsidP="00054EA7">
      <w:r>
        <w:separator/>
      </w:r>
    </w:p>
  </w:footnote>
  <w:footnote w:type="continuationSeparator" w:id="0">
    <w:p w14:paraId="277902FB" w14:textId="77777777" w:rsidR="004516E7" w:rsidRDefault="004516E7" w:rsidP="00054EA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68CF00" w14:textId="72A91924" w:rsidR="00AF1558" w:rsidRDefault="00AF1558">
    <w:pPr>
      <w:pStyle w:val="Cabealho"/>
      <w:jc w:val="right"/>
    </w:pPr>
  </w:p>
  <w:p w14:paraId="129E2FD8" w14:textId="77777777" w:rsidR="001339D7" w:rsidRDefault="001339D7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11587661"/>
      <w:docPartObj>
        <w:docPartGallery w:val="Page Numbers (Top of Page)"/>
        <w:docPartUnique/>
      </w:docPartObj>
    </w:sdtPr>
    <w:sdtContent>
      <w:p w14:paraId="0B464ECC" w14:textId="3E6E1876" w:rsidR="00AF1558" w:rsidRDefault="00AF1558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6E57">
          <w:rPr>
            <w:noProof/>
          </w:rPr>
          <w:t>XI</w:t>
        </w:r>
        <w:r>
          <w:fldChar w:fldCharType="end"/>
        </w:r>
      </w:p>
    </w:sdtContent>
  </w:sdt>
  <w:p w14:paraId="2349AF4B" w14:textId="77777777" w:rsidR="00AF1558" w:rsidRDefault="00AF1558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31234801"/>
      <w:docPartObj>
        <w:docPartGallery w:val="Page Numbers (Top of Page)"/>
        <w:docPartUnique/>
      </w:docPartObj>
    </w:sdtPr>
    <w:sdtContent>
      <w:p w14:paraId="646FC9E9" w14:textId="2E4F45ED" w:rsidR="001339D7" w:rsidRDefault="001339D7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6E57">
          <w:rPr>
            <w:noProof/>
          </w:rPr>
          <w:t>12</w:t>
        </w:r>
        <w:r>
          <w:fldChar w:fldCharType="end"/>
        </w:r>
      </w:p>
    </w:sdtContent>
  </w:sdt>
  <w:p w14:paraId="2FA1E1B0" w14:textId="77777777" w:rsidR="001339D7" w:rsidRDefault="001339D7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C44A2"/>
    <w:multiLevelType w:val="multilevel"/>
    <w:tmpl w:val="EF0AFA14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B641C3D"/>
    <w:multiLevelType w:val="hybridMultilevel"/>
    <w:tmpl w:val="F6C468A4"/>
    <w:lvl w:ilvl="0" w:tplc="0416000F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499" w:hanging="360"/>
      </w:pPr>
    </w:lvl>
    <w:lvl w:ilvl="2" w:tplc="0416001B" w:tentative="1">
      <w:start w:val="1"/>
      <w:numFmt w:val="lowerRoman"/>
      <w:lvlText w:val="%3."/>
      <w:lvlJc w:val="right"/>
      <w:pPr>
        <w:ind w:left="3219" w:hanging="180"/>
      </w:pPr>
    </w:lvl>
    <w:lvl w:ilvl="3" w:tplc="0416000F" w:tentative="1">
      <w:start w:val="1"/>
      <w:numFmt w:val="decimal"/>
      <w:lvlText w:val="%4."/>
      <w:lvlJc w:val="left"/>
      <w:pPr>
        <w:ind w:left="3939" w:hanging="360"/>
      </w:pPr>
    </w:lvl>
    <w:lvl w:ilvl="4" w:tplc="04160019" w:tentative="1">
      <w:start w:val="1"/>
      <w:numFmt w:val="lowerLetter"/>
      <w:lvlText w:val="%5."/>
      <w:lvlJc w:val="left"/>
      <w:pPr>
        <w:ind w:left="4659" w:hanging="360"/>
      </w:pPr>
    </w:lvl>
    <w:lvl w:ilvl="5" w:tplc="0416001B" w:tentative="1">
      <w:start w:val="1"/>
      <w:numFmt w:val="lowerRoman"/>
      <w:lvlText w:val="%6."/>
      <w:lvlJc w:val="right"/>
      <w:pPr>
        <w:ind w:left="5379" w:hanging="180"/>
      </w:pPr>
    </w:lvl>
    <w:lvl w:ilvl="6" w:tplc="0416000F" w:tentative="1">
      <w:start w:val="1"/>
      <w:numFmt w:val="decimal"/>
      <w:lvlText w:val="%7."/>
      <w:lvlJc w:val="left"/>
      <w:pPr>
        <w:ind w:left="6099" w:hanging="360"/>
      </w:pPr>
    </w:lvl>
    <w:lvl w:ilvl="7" w:tplc="04160019" w:tentative="1">
      <w:start w:val="1"/>
      <w:numFmt w:val="lowerLetter"/>
      <w:lvlText w:val="%8."/>
      <w:lvlJc w:val="left"/>
      <w:pPr>
        <w:ind w:left="6819" w:hanging="360"/>
      </w:pPr>
    </w:lvl>
    <w:lvl w:ilvl="8" w:tplc="0416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2" w15:restartNumberingAfterBreak="0">
    <w:nsid w:val="12283BFD"/>
    <w:multiLevelType w:val="hybridMultilevel"/>
    <w:tmpl w:val="E9C858BA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DA6292"/>
    <w:multiLevelType w:val="multilevel"/>
    <w:tmpl w:val="4C04BEEC"/>
    <w:lvl w:ilvl="0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3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9" w:hanging="1800"/>
      </w:pPr>
      <w:rPr>
        <w:rFonts w:hint="default"/>
      </w:rPr>
    </w:lvl>
  </w:abstractNum>
  <w:abstractNum w:abstractNumId="4" w15:restartNumberingAfterBreak="0">
    <w:nsid w:val="17F2633F"/>
    <w:multiLevelType w:val="multilevel"/>
    <w:tmpl w:val="4C04BEEC"/>
    <w:lvl w:ilvl="0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3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9" w:hanging="1800"/>
      </w:pPr>
      <w:rPr>
        <w:rFonts w:hint="default"/>
      </w:rPr>
    </w:lvl>
  </w:abstractNum>
  <w:abstractNum w:abstractNumId="5" w15:restartNumberingAfterBreak="0">
    <w:nsid w:val="22D57CAA"/>
    <w:multiLevelType w:val="hybridMultilevel"/>
    <w:tmpl w:val="D35A9CBA"/>
    <w:lvl w:ilvl="0" w:tplc="A94E907E">
      <w:start w:val="4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499" w:hanging="360"/>
      </w:pPr>
    </w:lvl>
    <w:lvl w:ilvl="2" w:tplc="0416001B" w:tentative="1">
      <w:start w:val="1"/>
      <w:numFmt w:val="lowerRoman"/>
      <w:lvlText w:val="%3."/>
      <w:lvlJc w:val="right"/>
      <w:pPr>
        <w:ind w:left="3219" w:hanging="180"/>
      </w:pPr>
    </w:lvl>
    <w:lvl w:ilvl="3" w:tplc="0416000F" w:tentative="1">
      <w:start w:val="1"/>
      <w:numFmt w:val="decimal"/>
      <w:lvlText w:val="%4."/>
      <w:lvlJc w:val="left"/>
      <w:pPr>
        <w:ind w:left="3939" w:hanging="360"/>
      </w:pPr>
    </w:lvl>
    <w:lvl w:ilvl="4" w:tplc="04160019" w:tentative="1">
      <w:start w:val="1"/>
      <w:numFmt w:val="lowerLetter"/>
      <w:lvlText w:val="%5."/>
      <w:lvlJc w:val="left"/>
      <w:pPr>
        <w:ind w:left="4659" w:hanging="360"/>
      </w:pPr>
    </w:lvl>
    <w:lvl w:ilvl="5" w:tplc="0416001B" w:tentative="1">
      <w:start w:val="1"/>
      <w:numFmt w:val="lowerRoman"/>
      <w:lvlText w:val="%6."/>
      <w:lvlJc w:val="right"/>
      <w:pPr>
        <w:ind w:left="5379" w:hanging="180"/>
      </w:pPr>
    </w:lvl>
    <w:lvl w:ilvl="6" w:tplc="0416000F" w:tentative="1">
      <w:start w:val="1"/>
      <w:numFmt w:val="decimal"/>
      <w:lvlText w:val="%7."/>
      <w:lvlJc w:val="left"/>
      <w:pPr>
        <w:ind w:left="6099" w:hanging="360"/>
      </w:pPr>
    </w:lvl>
    <w:lvl w:ilvl="7" w:tplc="04160019" w:tentative="1">
      <w:start w:val="1"/>
      <w:numFmt w:val="lowerLetter"/>
      <w:lvlText w:val="%8."/>
      <w:lvlJc w:val="left"/>
      <w:pPr>
        <w:ind w:left="6819" w:hanging="360"/>
      </w:pPr>
    </w:lvl>
    <w:lvl w:ilvl="8" w:tplc="0416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6" w15:restartNumberingAfterBreak="0">
    <w:nsid w:val="2BAA4F78"/>
    <w:multiLevelType w:val="hybridMultilevel"/>
    <w:tmpl w:val="C5EA177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7C54F0"/>
    <w:multiLevelType w:val="multilevel"/>
    <w:tmpl w:val="65BC71A0"/>
    <w:lvl w:ilvl="0">
      <w:start w:val="3"/>
      <w:numFmt w:val="decimal"/>
      <w:lvlText w:val="%1"/>
      <w:lvlJc w:val="left"/>
      <w:pPr>
        <w:ind w:left="545" w:hanging="366"/>
      </w:pPr>
      <w:rPr>
        <w:lang w:val="pt-PT" w:eastAsia="en-US" w:bidi="ar-SA"/>
      </w:rPr>
    </w:lvl>
    <w:lvl w:ilvl="1">
      <w:start w:val="5"/>
      <w:numFmt w:val="decimal"/>
      <w:lvlText w:val="%1.%2"/>
      <w:lvlJc w:val="left"/>
      <w:pPr>
        <w:ind w:left="545" w:hanging="36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pt-PT" w:eastAsia="en-US" w:bidi="ar-SA"/>
      </w:rPr>
    </w:lvl>
    <w:lvl w:ilvl="2">
      <w:numFmt w:val="bullet"/>
      <w:lvlText w:val="•"/>
      <w:lvlJc w:val="left"/>
      <w:pPr>
        <w:ind w:left="2376" w:hanging="366"/>
      </w:pPr>
      <w:rPr>
        <w:lang w:val="pt-PT" w:eastAsia="en-US" w:bidi="ar-SA"/>
      </w:rPr>
    </w:lvl>
    <w:lvl w:ilvl="3">
      <w:numFmt w:val="bullet"/>
      <w:lvlText w:val="•"/>
      <w:lvlJc w:val="left"/>
      <w:pPr>
        <w:ind w:left="3295" w:hanging="366"/>
      </w:pPr>
      <w:rPr>
        <w:lang w:val="pt-PT" w:eastAsia="en-US" w:bidi="ar-SA"/>
      </w:rPr>
    </w:lvl>
    <w:lvl w:ilvl="4">
      <w:numFmt w:val="bullet"/>
      <w:lvlText w:val="•"/>
      <w:lvlJc w:val="left"/>
      <w:pPr>
        <w:ind w:left="4213" w:hanging="366"/>
      </w:pPr>
      <w:rPr>
        <w:lang w:val="pt-PT" w:eastAsia="en-US" w:bidi="ar-SA"/>
      </w:rPr>
    </w:lvl>
    <w:lvl w:ilvl="5">
      <w:numFmt w:val="bullet"/>
      <w:lvlText w:val="•"/>
      <w:lvlJc w:val="left"/>
      <w:pPr>
        <w:ind w:left="5132" w:hanging="366"/>
      </w:pPr>
      <w:rPr>
        <w:lang w:val="pt-PT" w:eastAsia="en-US" w:bidi="ar-SA"/>
      </w:rPr>
    </w:lvl>
    <w:lvl w:ilvl="6">
      <w:numFmt w:val="bullet"/>
      <w:lvlText w:val="•"/>
      <w:lvlJc w:val="left"/>
      <w:pPr>
        <w:ind w:left="6050" w:hanging="366"/>
      </w:pPr>
      <w:rPr>
        <w:lang w:val="pt-PT" w:eastAsia="en-US" w:bidi="ar-SA"/>
      </w:rPr>
    </w:lvl>
    <w:lvl w:ilvl="7">
      <w:numFmt w:val="bullet"/>
      <w:lvlText w:val="•"/>
      <w:lvlJc w:val="left"/>
      <w:pPr>
        <w:ind w:left="6968" w:hanging="366"/>
      </w:pPr>
      <w:rPr>
        <w:lang w:val="pt-PT" w:eastAsia="en-US" w:bidi="ar-SA"/>
      </w:rPr>
    </w:lvl>
    <w:lvl w:ilvl="8">
      <w:numFmt w:val="bullet"/>
      <w:lvlText w:val="•"/>
      <w:lvlJc w:val="left"/>
      <w:pPr>
        <w:ind w:left="7887" w:hanging="366"/>
      </w:pPr>
      <w:rPr>
        <w:lang w:val="pt-PT" w:eastAsia="en-US" w:bidi="ar-SA"/>
      </w:rPr>
    </w:lvl>
  </w:abstractNum>
  <w:abstractNum w:abstractNumId="8" w15:restartNumberingAfterBreak="0">
    <w:nsid w:val="322A2C1F"/>
    <w:multiLevelType w:val="hybridMultilevel"/>
    <w:tmpl w:val="A36047F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24E2845"/>
    <w:multiLevelType w:val="hybridMultilevel"/>
    <w:tmpl w:val="E8C2DA08"/>
    <w:lvl w:ilvl="0" w:tplc="B1BC187E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2214" w:hanging="360"/>
      </w:pPr>
    </w:lvl>
    <w:lvl w:ilvl="2" w:tplc="0416001B">
      <w:start w:val="1"/>
      <w:numFmt w:val="lowerRoman"/>
      <w:lvlText w:val="%3."/>
      <w:lvlJc w:val="right"/>
      <w:pPr>
        <w:ind w:left="2934" w:hanging="180"/>
      </w:pPr>
    </w:lvl>
    <w:lvl w:ilvl="3" w:tplc="0416000F">
      <w:start w:val="1"/>
      <w:numFmt w:val="decimal"/>
      <w:lvlText w:val="%4."/>
      <w:lvlJc w:val="left"/>
      <w:pPr>
        <w:ind w:left="3654" w:hanging="360"/>
      </w:pPr>
    </w:lvl>
    <w:lvl w:ilvl="4" w:tplc="04160019" w:tentative="1">
      <w:start w:val="1"/>
      <w:numFmt w:val="lowerLetter"/>
      <w:lvlText w:val="%5."/>
      <w:lvlJc w:val="left"/>
      <w:pPr>
        <w:ind w:left="4374" w:hanging="360"/>
      </w:pPr>
    </w:lvl>
    <w:lvl w:ilvl="5" w:tplc="0416001B" w:tentative="1">
      <w:start w:val="1"/>
      <w:numFmt w:val="lowerRoman"/>
      <w:lvlText w:val="%6."/>
      <w:lvlJc w:val="right"/>
      <w:pPr>
        <w:ind w:left="5094" w:hanging="180"/>
      </w:pPr>
    </w:lvl>
    <w:lvl w:ilvl="6" w:tplc="0416000F" w:tentative="1">
      <w:start w:val="1"/>
      <w:numFmt w:val="decimal"/>
      <w:lvlText w:val="%7."/>
      <w:lvlJc w:val="left"/>
      <w:pPr>
        <w:ind w:left="5814" w:hanging="360"/>
      </w:pPr>
    </w:lvl>
    <w:lvl w:ilvl="7" w:tplc="04160019" w:tentative="1">
      <w:start w:val="1"/>
      <w:numFmt w:val="lowerLetter"/>
      <w:lvlText w:val="%8."/>
      <w:lvlJc w:val="left"/>
      <w:pPr>
        <w:ind w:left="6534" w:hanging="360"/>
      </w:pPr>
    </w:lvl>
    <w:lvl w:ilvl="8" w:tplc="0416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0" w15:restartNumberingAfterBreak="0">
    <w:nsid w:val="325F1FDB"/>
    <w:multiLevelType w:val="multilevel"/>
    <w:tmpl w:val="51849B6C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60" w:hanging="60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8803891"/>
    <w:multiLevelType w:val="hybridMultilevel"/>
    <w:tmpl w:val="57E8F90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731D33"/>
    <w:multiLevelType w:val="hybridMultilevel"/>
    <w:tmpl w:val="7CD0A68E"/>
    <w:lvl w:ilvl="0" w:tplc="06F2E85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C732B1"/>
    <w:multiLevelType w:val="hybridMultilevel"/>
    <w:tmpl w:val="2A1C02A2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6E77CB"/>
    <w:multiLevelType w:val="multilevel"/>
    <w:tmpl w:val="A56CB224"/>
    <w:lvl w:ilvl="0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70BF2CB0"/>
    <w:multiLevelType w:val="hybridMultilevel"/>
    <w:tmpl w:val="4392B5A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A33D48"/>
    <w:multiLevelType w:val="hybridMultilevel"/>
    <w:tmpl w:val="6B5032D4"/>
    <w:lvl w:ilvl="0" w:tplc="46DE002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4803555">
    <w:abstractNumId w:val="4"/>
  </w:num>
  <w:num w:numId="2" w16cid:durableId="1173641416">
    <w:abstractNumId w:val="3"/>
  </w:num>
  <w:num w:numId="3" w16cid:durableId="1182862130">
    <w:abstractNumId w:val="15"/>
  </w:num>
  <w:num w:numId="4" w16cid:durableId="892499015">
    <w:abstractNumId w:val="13"/>
  </w:num>
  <w:num w:numId="5" w16cid:durableId="675963606">
    <w:abstractNumId w:val="11"/>
  </w:num>
  <w:num w:numId="6" w16cid:durableId="310794975">
    <w:abstractNumId w:val="10"/>
  </w:num>
  <w:num w:numId="7" w16cid:durableId="557666202">
    <w:abstractNumId w:val="12"/>
  </w:num>
  <w:num w:numId="8" w16cid:durableId="873541244">
    <w:abstractNumId w:val="16"/>
  </w:num>
  <w:num w:numId="9" w16cid:durableId="1202979614">
    <w:abstractNumId w:val="9"/>
  </w:num>
  <w:num w:numId="10" w16cid:durableId="1987665450">
    <w:abstractNumId w:val="1"/>
  </w:num>
  <w:num w:numId="11" w16cid:durableId="296448750">
    <w:abstractNumId w:val="14"/>
  </w:num>
  <w:num w:numId="12" w16cid:durableId="1581601791">
    <w:abstractNumId w:val="5"/>
  </w:num>
  <w:num w:numId="13" w16cid:durableId="1669672231">
    <w:abstractNumId w:val="7"/>
    <w:lvlOverride w:ilvl="0">
      <w:startOverride w:val="3"/>
    </w:lvlOverride>
    <w:lvlOverride w:ilvl="1">
      <w:startOverride w:val="5"/>
    </w:lvlOverride>
    <w:lvlOverride w:ilvl="2"/>
    <w:lvlOverride w:ilvl="3"/>
    <w:lvlOverride w:ilvl="4"/>
    <w:lvlOverride w:ilvl="5"/>
    <w:lvlOverride w:ilvl="6"/>
    <w:lvlOverride w:ilvl="7"/>
    <w:lvlOverride w:ilvl="8"/>
  </w:num>
  <w:num w:numId="14" w16cid:durableId="1976256083">
    <w:abstractNumId w:val="0"/>
  </w:num>
  <w:num w:numId="15" w16cid:durableId="673186114">
    <w:abstractNumId w:val="6"/>
  </w:num>
  <w:num w:numId="16" w16cid:durableId="1245187725">
    <w:abstractNumId w:val="8"/>
  </w:num>
  <w:num w:numId="17" w16cid:durableId="45514763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54EA7"/>
    <w:rsid w:val="00002FB1"/>
    <w:rsid w:val="000034E9"/>
    <w:rsid w:val="00003B20"/>
    <w:rsid w:val="00004FB7"/>
    <w:rsid w:val="0000696F"/>
    <w:rsid w:val="00010333"/>
    <w:rsid w:val="0001307B"/>
    <w:rsid w:val="00013D07"/>
    <w:rsid w:val="00014364"/>
    <w:rsid w:val="0001485A"/>
    <w:rsid w:val="00015A3E"/>
    <w:rsid w:val="00017AA0"/>
    <w:rsid w:val="00022E09"/>
    <w:rsid w:val="00024C8D"/>
    <w:rsid w:val="00030D7F"/>
    <w:rsid w:val="000359DD"/>
    <w:rsid w:val="000376B3"/>
    <w:rsid w:val="00040808"/>
    <w:rsid w:val="000425CE"/>
    <w:rsid w:val="00042974"/>
    <w:rsid w:val="000444AE"/>
    <w:rsid w:val="00044F67"/>
    <w:rsid w:val="00045F34"/>
    <w:rsid w:val="0004707E"/>
    <w:rsid w:val="00054EA7"/>
    <w:rsid w:val="000553B6"/>
    <w:rsid w:val="00067356"/>
    <w:rsid w:val="000716D9"/>
    <w:rsid w:val="00071E8A"/>
    <w:rsid w:val="0007218E"/>
    <w:rsid w:val="0007347D"/>
    <w:rsid w:val="000762DE"/>
    <w:rsid w:val="00090A27"/>
    <w:rsid w:val="000A3069"/>
    <w:rsid w:val="000A5BBE"/>
    <w:rsid w:val="000B0FA3"/>
    <w:rsid w:val="000B1D33"/>
    <w:rsid w:val="000B5B63"/>
    <w:rsid w:val="000B68A6"/>
    <w:rsid w:val="000B7EC0"/>
    <w:rsid w:val="000C6FB3"/>
    <w:rsid w:val="000C7D0B"/>
    <w:rsid w:val="000D5D4B"/>
    <w:rsid w:val="000E2DFD"/>
    <w:rsid w:val="000E462E"/>
    <w:rsid w:val="000E7105"/>
    <w:rsid w:val="000F46E5"/>
    <w:rsid w:val="00104D05"/>
    <w:rsid w:val="00107109"/>
    <w:rsid w:val="00107434"/>
    <w:rsid w:val="0012106F"/>
    <w:rsid w:val="00122C07"/>
    <w:rsid w:val="00123248"/>
    <w:rsid w:val="001329D7"/>
    <w:rsid w:val="001339D7"/>
    <w:rsid w:val="00134393"/>
    <w:rsid w:val="00134F8E"/>
    <w:rsid w:val="0013511A"/>
    <w:rsid w:val="00140934"/>
    <w:rsid w:val="00146C89"/>
    <w:rsid w:val="00152F11"/>
    <w:rsid w:val="00161D89"/>
    <w:rsid w:val="0017014F"/>
    <w:rsid w:val="00170D53"/>
    <w:rsid w:val="00185B8E"/>
    <w:rsid w:val="00186057"/>
    <w:rsid w:val="00186776"/>
    <w:rsid w:val="001B4B31"/>
    <w:rsid w:val="001C06E7"/>
    <w:rsid w:val="001C0B9F"/>
    <w:rsid w:val="001C0DA2"/>
    <w:rsid w:val="001C6069"/>
    <w:rsid w:val="001C67AA"/>
    <w:rsid w:val="001D3075"/>
    <w:rsid w:val="001D39F8"/>
    <w:rsid w:val="001E0B43"/>
    <w:rsid w:val="001E6F25"/>
    <w:rsid w:val="001F2092"/>
    <w:rsid w:val="001F2C3C"/>
    <w:rsid w:val="001F4EDD"/>
    <w:rsid w:val="001F6791"/>
    <w:rsid w:val="001F6F3C"/>
    <w:rsid w:val="002032A3"/>
    <w:rsid w:val="00207A7D"/>
    <w:rsid w:val="00210D2E"/>
    <w:rsid w:val="0021183A"/>
    <w:rsid w:val="00212B93"/>
    <w:rsid w:val="00212EFB"/>
    <w:rsid w:val="00213398"/>
    <w:rsid w:val="00213986"/>
    <w:rsid w:val="00214194"/>
    <w:rsid w:val="00216C7A"/>
    <w:rsid w:val="0022203A"/>
    <w:rsid w:val="0022427F"/>
    <w:rsid w:val="002249BE"/>
    <w:rsid w:val="00224D56"/>
    <w:rsid w:val="002256BE"/>
    <w:rsid w:val="002266FA"/>
    <w:rsid w:val="00235532"/>
    <w:rsid w:val="00236A13"/>
    <w:rsid w:val="00241535"/>
    <w:rsid w:val="002431EF"/>
    <w:rsid w:val="00247990"/>
    <w:rsid w:val="00251C51"/>
    <w:rsid w:val="00255196"/>
    <w:rsid w:val="00256E57"/>
    <w:rsid w:val="002602A1"/>
    <w:rsid w:val="00260BDA"/>
    <w:rsid w:val="00263DCF"/>
    <w:rsid w:val="00265F19"/>
    <w:rsid w:val="00266F29"/>
    <w:rsid w:val="0026745C"/>
    <w:rsid w:val="0027165E"/>
    <w:rsid w:val="00271A45"/>
    <w:rsid w:val="00282D95"/>
    <w:rsid w:val="00286929"/>
    <w:rsid w:val="00287A32"/>
    <w:rsid w:val="002A4DA2"/>
    <w:rsid w:val="002A5AB7"/>
    <w:rsid w:val="002A6A2A"/>
    <w:rsid w:val="002A7555"/>
    <w:rsid w:val="002B4975"/>
    <w:rsid w:val="002B5020"/>
    <w:rsid w:val="002B60B7"/>
    <w:rsid w:val="002B6934"/>
    <w:rsid w:val="002D17ED"/>
    <w:rsid w:val="002D33E6"/>
    <w:rsid w:val="002F06ED"/>
    <w:rsid w:val="002F6455"/>
    <w:rsid w:val="002F6902"/>
    <w:rsid w:val="002F7309"/>
    <w:rsid w:val="00300FAA"/>
    <w:rsid w:val="00302BD8"/>
    <w:rsid w:val="003064E9"/>
    <w:rsid w:val="00311F86"/>
    <w:rsid w:val="00314793"/>
    <w:rsid w:val="00320EC4"/>
    <w:rsid w:val="00321EF2"/>
    <w:rsid w:val="00326FE7"/>
    <w:rsid w:val="00332DAB"/>
    <w:rsid w:val="00342A16"/>
    <w:rsid w:val="00350868"/>
    <w:rsid w:val="00361586"/>
    <w:rsid w:val="00364CA7"/>
    <w:rsid w:val="00364FCC"/>
    <w:rsid w:val="003666E0"/>
    <w:rsid w:val="00371294"/>
    <w:rsid w:val="00373EF3"/>
    <w:rsid w:val="003772A6"/>
    <w:rsid w:val="00384DEF"/>
    <w:rsid w:val="0039328B"/>
    <w:rsid w:val="00394C7D"/>
    <w:rsid w:val="003A7270"/>
    <w:rsid w:val="003B2EA9"/>
    <w:rsid w:val="003B6038"/>
    <w:rsid w:val="003B733E"/>
    <w:rsid w:val="003C51AA"/>
    <w:rsid w:val="003C5ADE"/>
    <w:rsid w:val="003D02AD"/>
    <w:rsid w:val="003D6F87"/>
    <w:rsid w:val="003F642B"/>
    <w:rsid w:val="004041F1"/>
    <w:rsid w:val="00411421"/>
    <w:rsid w:val="004123D6"/>
    <w:rsid w:val="0041657B"/>
    <w:rsid w:val="00420A9A"/>
    <w:rsid w:val="00423555"/>
    <w:rsid w:val="00431575"/>
    <w:rsid w:val="00437189"/>
    <w:rsid w:val="00437BC8"/>
    <w:rsid w:val="00440D69"/>
    <w:rsid w:val="004466A9"/>
    <w:rsid w:val="004509D8"/>
    <w:rsid w:val="004516E7"/>
    <w:rsid w:val="0045187C"/>
    <w:rsid w:val="00454872"/>
    <w:rsid w:val="00473753"/>
    <w:rsid w:val="004739BC"/>
    <w:rsid w:val="0049078B"/>
    <w:rsid w:val="004A00EB"/>
    <w:rsid w:val="004A3DA7"/>
    <w:rsid w:val="004A7560"/>
    <w:rsid w:val="004A792A"/>
    <w:rsid w:val="004B0A6B"/>
    <w:rsid w:val="004B48BC"/>
    <w:rsid w:val="004D4330"/>
    <w:rsid w:val="004D605A"/>
    <w:rsid w:val="004E33E2"/>
    <w:rsid w:val="004E60F7"/>
    <w:rsid w:val="004E61BE"/>
    <w:rsid w:val="004F58D9"/>
    <w:rsid w:val="004F6A22"/>
    <w:rsid w:val="004F6B0C"/>
    <w:rsid w:val="00501DDE"/>
    <w:rsid w:val="00515C49"/>
    <w:rsid w:val="00516FEF"/>
    <w:rsid w:val="00531666"/>
    <w:rsid w:val="00535931"/>
    <w:rsid w:val="0054243C"/>
    <w:rsid w:val="005426CC"/>
    <w:rsid w:val="00544C56"/>
    <w:rsid w:val="0055258E"/>
    <w:rsid w:val="005545AB"/>
    <w:rsid w:val="00557CF0"/>
    <w:rsid w:val="00566721"/>
    <w:rsid w:val="005727DC"/>
    <w:rsid w:val="00580858"/>
    <w:rsid w:val="0058285D"/>
    <w:rsid w:val="00583929"/>
    <w:rsid w:val="00584807"/>
    <w:rsid w:val="00585838"/>
    <w:rsid w:val="005A7DE6"/>
    <w:rsid w:val="005B6CBF"/>
    <w:rsid w:val="005C136F"/>
    <w:rsid w:val="005C248C"/>
    <w:rsid w:val="005C5292"/>
    <w:rsid w:val="005C6C26"/>
    <w:rsid w:val="005D2A81"/>
    <w:rsid w:val="005D6322"/>
    <w:rsid w:val="005E03DF"/>
    <w:rsid w:val="005E27F4"/>
    <w:rsid w:val="005E3FF2"/>
    <w:rsid w:val="005E40C6"/>
    <w:rsid w:val="005E57EA"/>
    <w:rsid w:val="005F5504"/>
    <w:rsid w:val="006076C5"/>
    <w:rsid w:val="00611DD3"/>
    <w:rsid w:val="00613DC0"/>
    <w:rsid w:val="00622320"/>
    <w:rsid w:val="00623158"/>
    <w:rsid w:val="006263CC"/>
    <w:rsid w:val="0063183D"/>
    <w:rsid w:val="0063420C"/>
    <w:rsid w:val="00635543"/>
    <w:rsid w:val="00636100"/>
    <w:rsid w:val="00636B86"/>
    <w:rsid w:val="00643BC7"/>
    <w:rsid w:val="00645B5F"/>
    <w:rsid w:val="0064613F"/>
    <w:rsid w:val="006541DC"/>
    <w:rsid w:val="006568EC"/>
    <w:rsid w:val="006619C9"/>
    <w:rsid w:val="00662589"/>
    <w:rsid w:val="0066376B"/>
    <w:rsid w:val="006639E2"/>
    <w:rsid w:val="00666772"/>
    <w:rsid w:val="006815D6"/>
    <w:rsid w:val="00684C0D"/>
    <w:rsid w:val="00691A30"/>
    <w:rsid w:val="006960C6"/>
    <w:rsid w:val="006C3FDB"/>
    <w:rsid w:val="006D1856"/>
    <w:rsid w:val="006D4D88"/>
    <w:rsid w:val="006E2601"/>
    <w:rsid w:val="006E472E"/>
    <w:rsid w:val="006E5306"/>
    <w:rsid w:val="0070025A"/>
    <w:rsid w:val="0072176E"/>
    <w:rsid w:val="0072583A"/>
    <w:rsid w:val="00730735"/>
    <w:rsid w:val="00731FB1"/>
    <w:rsid w:val="0073360A"/>
    <w:rsid w:val="007336B0"/>
    <w:rsid w:val="007413C7"/>
    <w:rsid w:val="007437FC"/>
    <w:rsid w:val="00747650"/>
    <w:rsid w:val="00747C5B"/>
    <w:rsid w:val="00747EA1"/>
    <w:rsid w:val="007530F2"/>
    <w:rsid w:val="00753D35"/>
    <w:rsid w:val="00755314"/>
    <w:rsid w:val="00760F82"/>
    <w:rsid w:val="0076174C"/>
    <w:rsid w:val="00761BA7"/>
    <w:rsid w:val="00765DC6"/>
    <w:rsid w:val="007704B1"/>
    <w:rsid w:val="00772265"/>
    <w:rsid w:val="00783071"/>
    <w:rsid w:val="00784F01"/>
    <w:rsid w:val="00792927"/>
    <w:rsid w:val="007A0057"/>
    <w:rsid w:val="007A3AE1"/>
    <w:rsid w:val="007B1B74"/>
    <w:rsid w:val="007B43B7"/>
    <w:rsid w:val="007B7479"/>
    <w:rsid w:val="007D0B3E"/>
    <w:rsid w:val="007D46A6"/>
    <w:rsid w:val="007E5F49"/>
    <w:rsid w:val="007E6CE1"/>
    <w:rsid w:val="007F7A23"/>
    <w:rsid w:val="00804D77"/>
    <w:rsid w:val="008074F9"/>
    <w:rsid w:val="00817644"/>
    <w:rsid w:val="00835C98"/>
    <w:rsid w:val="00837039"/>
    <w:rsid w:val="00852285"/>
    <w:rsid w:val="008568C8"/>
    <w:rsid w:val="008579B4"/>
    <w:rsid w:val="008630F1"/>
    <w:rsid w:val="00863995"/>
    <w:rsid w:val="00874FB9"/>
    <w:rsid w:val="008824D7"/>
    <w:rsid w:val="008868E7"/>
    <w:rsid w:val="00891219"/>
    <w:rsid w:val="0089493D"/>
    <w:rsid w:val="008A320D"/>
    <w:rsid w:val="008B06B0"/>
    <w:rsid w:val="008B36A0"/>
    <w:rsid w:val="008B3912"/>
    <w:rsid w:val="008C3B24"/>
    <w:rsid w:val="008C4558"/>
    <w:rsid w:val="008D6A11"/>
    <w:rsid w:val="008D6C5E"/>
    <w:rsid w:val="008E195E"/>
    <w:rsid w:val="008E525C"/>
    <w:rsid w:val="008E6F76"/>
    <w:rsid w:val="00904A2A"/>
    <w:rsid w:val="009079B2"/>
    <w:rsid w:val="00912D36"/>
    <w:rsid w:val="0091317A"/>
    <w:rsid w:val="00915832"/>
    <w:rsid w:val="00926923"/>
    <w:rsid w:val="00933573"/>
    <w:rsid w:val="00941465"/>
    <w:rsid w:val="009467F6"/>
    <w:rsid w:val="009479A2"/>
    <w:rsid w:val="00947FEB"/>
    <w:rsid w:val="0096376B"/>
    <w:rsid w:val="00967A0E"/>
    <w:rsid w:val="0097459A"/>
    <w:rsid w:val="00977A36"/>
    <w:rsid w:val="00980D50"/>
    <w:rsid w:val="009958A2"/>
    <w:rsid w:val="00997CB4"/>
    <w:rsid w:val="009B1AE9"/>
    <w:rsid w:val="009B3DAD"/>
    <w:rsid w:val="009B5B54"/>
    <w:rsid w:val="009C01D1"/>
    <w:rsid w:val="009C1666"/>
    <w:rsid w:val="009C4E82"/>
    <w:rsid w:val="009D1B9C"/>
    <w:rsid w:val="009D295E"/>
    <w:rsid w:val="009D30E2"/>
    <w:rsid w:val="009D465A"/>
    <w:rsid w:val="009D62C8"/>
    <w:rsid w:val="009D63DD"/>
    <w:rsid w:val="009D6C66"/>
    <w:rsid w:val="009E2A8F"/>
    <w:rsid w:val="009F25B7"/>
    <w:rsid w:val="009F2D85"/>
    <w:rsid w:val="009F33BF"/>
    <w:rsid w:val="009F3590"/>
    <w:rsid w:val="009F38C9"/>
    <w:rsid w:val="009F5D45"/>
    <w:rsid w:val="00A056C2"/>
    <w:rsid w:val="00A05F0D"/>
    <w:rsid w:val="00A06506"/>
    <w:rsid w:val="00A255D4"/>
    <w:rsid w:val="00A30DB9"/>
    <w:rsid w:val="00A31385"/>
    <w:rsid w:val="00A33616"/>
    <w:rsid w:val="00A34CE4"/>
    <w:rsid w:val="00A434FF"/>
    <w:rsid w:val="00A57585"/>
    <w:rsid w:val="00A57B1C"/>
    <w:rsid w:val="00A66053"/>
    <w:rsid w:val="00A8230F"/>
    <w:rsid w:val="00A84128"/>
    <w:rsid w:val="00A847DA"/>
    <w:rsid w:val="00A85EDA"/>
    <w:rsid w:val="00A96857"/>
    <w:rsid w:val="00AA518B"/>
    <w:rsid w:val="00AA6E5C"/>
    <w:rsid w:val="00AB4BE2"/>
    <w:rsid w:val="00AC3C9E"/>
    <w:rsid w:val="00AC5525"/>
    <w:rsid w:val="00AD3BCA"/>
    <w:rsid w:val="00AD4773"/>
    <w:rsid w:val="00AF1558"/>
    <w:rsid w:val="00AF4BE5"/>
    <w:rsid w:val="00AF55E3"/>
    <w:rsid w:val="00B0066D"/>
    <w:rsid w:val="00B06E52"/>
    <w:rsid w:val="00B16C72"/>
    <w:rsid w:val="00B32304"/>
    <w:rsid w:val="00B33A7D"/>
    <w:rsid w:val="00B37829"/>
    <w:rsid w:val="00B44F8A"/>
    <w:rsid w:val="00B45082"/>
    <w:rsid w:val="00B45647"/>
    <w:rsid w:val="00B504E7"/>
    <w:rsid w:val="00B50FC9"/>
    <w:rsid w:val="00B56CE1"/>
    <w:rsid w:val="00B634FB"/>
    <w:rsid w:val="00B6631F"/>
    <w:rsid w:val="00B739B8"/>
    <w:rsid w:val="00B77B85"/>
    <w:rsid w:val="00B82184"/>
    <w:rsid w:val="00B86B63"/>
    <w:rsid w:val="00B86E33"/>
    <w:rsid w:val="00B94BA6"/>
    <w:rsid w:val="00BB0082"/>
    <w:rsid w:val="00BB54D0"/>
    <w:rsid w:val="00BC4D3D"/>
    <w:rsid w:val="00BC759F"/>
    <w:rsid w:val="00BE5F06"/>
    <w:rsid w:val="00BE6762"/>
    <w:rsid w:val="00BE67A0"/>
    <w:rsid w:val="00BF0C39"/>
    <w:rsid w:val="00BF4CB5"/>
    <w:rsid w:val="00C013B3"/>
    <w:rsid w:val="00C056D0"/>
    <w:rsid w:val="00C210E2"/>
    <w:rsid w:val="00C2671B"/>
    <w:rsid w:val="00C267D8"/>
    <w:rsid w:val="00C3025F"/>
    <w:rsid w:val="00C30E0C"/>
    <w:rsid w:val="00C31D63"/>
    <w:rsid w:val="00C36EB3"/>
    <w:rsid w:val="00C41FFD"/>
    <w:rsid w:val="00C42453"/>
    <w:rsid w:val="00C447BC"/>
    <w:rsid w:val="00C45EF4"/>
    <w:rsid w:val="00C46F07"/>
    <w:rsid w:val="00C52C3D"/>
    <w:rsid w:val="00C656D4"/>
    <w:rsid w:val="00C74AEC"/>
    <w:rsid w:val="00C75F09"/>
    <w:rsid w:val="00C7769D"/>
    <w:rsid w:val="00C8277E"/>
    <w:rsid w:val="00C90177"/>
    <w:rsid w:val="00C91FB0"/>
    <w:rsid w:val="00CA3A2E"/>
    <w:rsid w:val="00CB4767"/>
    <w:rsid w:val="00CC69BE"/>
    <w:rsid w:val="00CE0046"/>
    <w:rsid w:val="00CE7D52"/>
    <w:rsid w:val="00CF4179"/>
    <w:rsid w:val="00D05457"/>
    <w:rsid w:val="00D11150"/>
    <w:rsid w:val="00D118E3"/>
    <w:rsid w:val="00D126CA"/>
    <w:rsid w:val="00D14589"/>
    <w:rsid w:val="00D149C7"/>
    <w:rsid w:val="00D21965"/>
    <w:rsid w:val="00D21EF6"/>
    <w:rsid w:val="00D259A3"/>
    <w:rsid w:val="00D314B1"/>
    <w:rsid w:val="00D35EBE"/>
    <w:rsid w:val="00D44F9E"/>
    <w:rsid w:val="00D46751"/>
    <w:rsid w:val="00D47B74"/>
    <w:rsid w:val="00D507F5"/>
    <w:rsid w:val="00D52E7E"/>
    <w:rsid w:val="00D55832"/>
    <w:rsid w:val="00D576B4"/>
    <w:rsid w:val="00D60413"/>
    <w:rsid w:val="00D65015"/>
    <w:rsid w:val="00D662FC"/>
    <w:rsid w:val="00D808C0"/>
    <w:rsid w:val="00D8238B"/>
    <w:rsid w:val="00D9332E"/>
    <w:rsid w:val="00D943A7"/>
    <w:rsid w:val="00D9458F"/>
    <w:rsid w:val="00D9636C"/>
    <w:rsid w:val="00DA0645"/>
    <w:rsid w:val="00DA63A9"/>
    <w:rsid w:val="00DB1A5B"/>
    <w:rsid w:val="00DB394D"/>
    <w:rsid w:val="00DC1ADF"/>
    <w:rsid w:val="00DC622D"/>
    <w:rsid w:val="00DD04F2"/>
    <w:rsid w:val="00DD268D"/>
    <w:rsid w:val="00DD3A34"/>
    <w:rsid w:val="00DE6920"/>
    <w:rsid w:val="00DE6C49"/>
    <w:rsid w:val="00DF1B8F"/>
    <w:rsid w:val="00DF2C18"/>
    <w:rsid w:val="00DF30E4"/>
    <w:rsid w:val="00E003EC"/>
    <w:rsid w:val="00E03641"/>
    <w:rsid w:val="00E14236"/>
    <w:rsid w:val="00E23252"/>
    <w:rsid w:val="00E24D81"/>
    <w:rsid w:val="00E2506D"/>
    <w:rsid w:val="00E27B8A"/>
    <w:rsid w:val="00E40DA5"/>
    <w:rsid w:val="00E41F9B"/>
    <w:rsid w:val="00E42E3B"/>
    <w:rsid w:val="00E5275D"/>
    <w:rsid w:val="00E52802"/>
    <w:rsid w:val="00E5394C"/>
    <w:rsid w:val="00E553B2"/>
    <w:rsid w:val="00E60381"/>
    <w:rsid w:val="00E60555"/>
    <w:rsid w:val="00E63A29"/>
    <w:rsid w:val="00E710E2"/>
    <w:rsid w:val="00E80028"/>
    <w:rsid w:val="00E81CE9"/>
    <w:rsid w:val="00E836A4"/>
    <w:rsid w:val="00E85330"/>
    <w:rsid w:val="00E86A5B"/>
    <w:rsid w:val="00E876E9"/>
    <w:rsid w:val="00E87AE4"/>
    <w:rsid w:val="00E917C0"/>
    <w:rsid w:val="00E95888"/>
    <w:rsid w:val="00E96854"/>
    <w:rsid w:val="00EA25CB"/>
    <w:rsid w:val="00EB1FE4"/>
    <w:rsid w:val="00EB40C0"/>
    <w:rsid w:val="00ED0FA5"/>
    <w:rsid w:val="00ED1A12"/>
    <w:rsid w:val="00ED57EB"/>
    <w:rsid w:val="00EE2436"/>
    <w:rsid w:val="00EF17E4"/>
    <w:rsid w:val="00EF2C8B"/>
    <w:rsid w:val="00EF3255"/>
    <w:rsid w:val="00EF3779"/>
    <w:rsid w:val="00EF5B45"/>
    <w:rsid w:val="00EF6DA0"/>
    <w:rsid w:val="00EF74C8"/>
    <w:rsid w:val="00F06C1C"/>
    <w:rsid w:val="00F17A5C"/>
    <w:rsid w:val="00F17C3A"/>
    <w:rsid w:val="00F24754"/>
    <w:rsid w:val="00F26DD2"/>
    <w:rsid w:val="00F27711"/>
    <w:rsid w:val="00F323BF"/>
    <w:rsid w:val="00F32AD5"/>
    <w:rsid w:val="00F332EB"/>
    <w:rsid w:val="00F3360E"/>
    <w:rsid w:val="00F41A7A"/>
    <w:rsid w:val="00F46A1E"/>
    <w:rsid w:val="00F47240"/>
    <w:rsid w:val="00F57AC6"/>
    <w:rsid w:val="00F57B4A"/>
    <w:rsid w:val="00F61430"/>
    <w:rsid w:val="00F6315E"/>
    <w:rsid w:val="00F77921"/>
    <w:rsid w:val="00F82AA5"/>
    <w:rsid w:val="00F84C39"/>
    <w:rsid w:val="00F932EF"/>
    <w:rsid w:val="00F95F5A"/>
    <w:rsid w:val="00FA1B0F"/>
    <w:rsid w:val="00FA2571"/>
    <w:rsid w:val="00FA4783"/>
    <w:rsid w:val="00FA7E53"/>
    <w:rsid w:val="00FB0383"/>
    <w:rsid w:val="00FB0481"/>
    <w:rsid w:val="00FB2E97"/>
    <w:rsid w:val="00FB4EE5"/>
    <w:rsid w:val="00FC2DBA"/>
    <w:rsid w:val="00FC6524"/>
    <w:rsid w:val="00FC743A"/>
    <w:rsid w:val="00FD22D3"/>
    <w:rsid w:val="00FD2B64"/>
    <w:rsid w:val="00FD75FE"/>
    <w:rsid w:val="00FE201C"/>
    <w:rsid w:val="00FE2682"/>
    <w:rsid w:val="00FE49D7"/>
    <w:rsid w:val="00FE6D80"/>
    <w:rsid w:val="00FF3B8A"/>
    <w:rsid w:val="00FF4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6BA5446"/>
  <w15:chartTrackingRefBased/>
  <w15:docId w15:val="{3A56F2A8-B68B-4A85-87CC-A240C3770C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054EA7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eastAsia="pt-BR" w:bidi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21398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AF4BE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F614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213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pt-BR" w:bidi="pt-BR"/>
    </w:rPr>
  </w:style>
  <w:style w:type="character" w:customStyle="1" w:styleId="Ttulo2Char">
    <w:name w:val="Título 2 Char"/>
    <w:basedOn w:val="Fontepargpadro"/>
    <w:link w:val="Ttulo2"/>
    <w:uiPriority w:val="9"/>
    <w:rsid w:val="00AF4BE5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pt-BR" w:bidi="pt-BR"/>
    </w:rPr>
  </w:style>
  <w:style w:type="character" w:customStyle="1" w:styleId="Ttulo3Char">
    <w:name w:val="Título 3 Char"/>
    <w:basedOn w:val="Fontepargpadro"/>
    <w:link w:val="Ttulo3"/>
    <w:uiPriority w:val="9"/>
    <w:rsid w:val="00F6143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pt-BR" w:bidi="pt-BR"/>
    </w:rPr>
  </w:style>
  <w:style w:type="paragraph" w:customStyle="1" w:styleId="61capaautoriaettulo">
    <w:name w:val="61 capa [autoria e título]"/>
    <w:basedOn w:val="Normal"/>
    <w:rsid w:val="00054EA7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0"/>
      <w:lang w:bidi="ar-SA"/>
    </w:rPr>
  </w:style>
  <w:style w:type="paragraph" w:customStyle="1" w:styleId="TextoNormalCentrado">
    <w:name w:val="Texto Normal Centrado"/>
    <w:basedOn w:val="Normal"/>
    <w:rsid w:val="00054EA7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sz w:val="24"/>
      <w:szCs w:val="20"/>
      <w:lang w:bidi="ar-SA"/>
    </w:rPr>
  </w:style>
  <w:style w:type="paragraph" w:styleId="Cabealho">
    <w:name w:val="header"/>
    <w:basedOn w:val="Normal"/>
    <w:link w:val="CabealhoChar"/>
    <w:uiPriority w:val="99"/>
    <w:unhideWhenUsed/>
    <w:rsid w:val="00054EA7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054EA7"/>
    <w:rPr>
      <w:rFonts w:ascii="Arial" w:eastAsia="Arial" w:hAnsi="Arial" w:cs="Arial"/>
      <w:lang w:eastAsia="pt-BR" w:bidi="pt-BR"/>
    </w:rPr>
  </w:style>
  <w:style w:type="paragraph" w:styleId="Rodap">
    <w:name w:val="footer"/>
    <w:basedOn w:val="Normal"/>
    <w:link w:val="RodapChar"/>
    <w:uiPriority w:val="99"/>
    <w:unhideWhenUsed/>
    <w:rsid w:val="00054EA7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054EA7"/>
    <w:rPr>
      <w:rFonts w:ascii="Arial" w:eastAsia="Arial" w:hAnsi="Arial" w:cs="Arial"/>
      <w:lang w:eastAsia="pt-BR" w:bidi="pt-BR"/>
    </w:rPr>
  </w:style>
  <w:style w:type="paragraph" w:customStyle="1" w:styleId="74folhaderostoorientao">
    <w:name w:val="74 folha de rosto [orientação"/>
    <w:aliases w:val="cidade e ano]"/>
    <w:basedOn w:val="Normal"/>
    <w:rsid w:val="008A320D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Corpodetexto">
    <w:name w:val="Body Text"/>
    <w:basedOn w:val="Normal"/>
    <w:link w:val="CorpodetextoChar"/>
    <w:rsid w:val="008A320D"/>
    <w:pPr>
      <w:widowControl/>
      <w:suppressAutoHyphens/>
      <w:autoSpaceDE/>
      <w:autoSpaceDN/>
      <w:jc w:val="center"/>
    </w:pPr>
    <w:rPr>
      <w:rFonts w:ascii="Times New Roman" w:eastAsia="Times New Roman" w:hAnsi="Times New Roman" w:cs="Times New Roman"/>
      <w:i/>
      <w:iCs/>
      <w:sz w:val="20"/>
      <w:szCs w:val="20"/>
      <w:lang w:eastAsia="zh-CN" w:bidi="ar-SA"/>
    </w:rPr>
  </w:style>
  <w:style w:type="character" w:customStyle="1" w:styleId="CorpodetextoChar">
    <w:name w:val="Corpo de texto Char"/>
    <w:basedOn w:val="Fontepargpadro"/>
    <w:link w:val="Corpodetexto"/>
    <w:rsid w:val="008A320D"/>
    <w:rPr>
      <w:rFonts w:ascii="Times New Roman" w:eastAsia="Times New Roman" w:hAnsi="Times New Roman" w:cs="Times New Roman"/>
      <w:i/>
      <w:iCs/>
      <w:sz w:val="20"/>
      <w:szCs w:val="20"/>
      <w:lang w:eastAsia="zh-CN"/>
    </w:rPr>
  </w:style>
  <w:style w:type="paragraph" w:styleId="PargrafodaLista">
    <w:name w:val="List Paragraph"/>
    <w:basedOn w:val="Normal"/>
    <w:uiPriority w:val="34"/>
    <w:qFormat/>
    <w:rsid w:val="00AA518B"/>
    <w:pPr>
      <w:widowControl/>
      <w:autoSpaceDE/>
      <w:autoSpaceDN/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eastAsia="en-US" w:bidi="ar-SA"/>
    </w:rPr>
  </w:style>
  <w:style w:type="paragraph" w:styleId="CabealhodoSumrio">
    <w:name w:val="TOC Heading"/>
    <w:basedOn w:val="Ttulo1"/>
    <w:next w:val="Normal"/>
    <w:uiPriority w:val="39"/>
    <w:unhideWhenUsed/>
    <w:qFormat/>
    <w:rsid w:val="00AF4BE5"/>
    <w:pPr>
      <w:widowControl/>
      <w:autoSpaceDE/>
      <w:autoSpaceDN/>
      <w:spacing w:line="259" w:lineRule="auto"/>
      <w:outlineLvl w:val="9"/>
    </w:pPr>
    <w:rPr>
      <w:lang w:bidi="ar-SA"/>
    </w:rPr>
  </w:style>
  <w:style w:type="paragraph" w:styleId="Sumrio1">
    <w:name w:val="toc 1"/>
    <w:basedOn w:val="Normal"/>
    <w:next w:val="Normal"/>
    <w:autoRedefine/>
    <w:uiPriority w:val="39"/>
    <w:unhideWhenUsed/>
    <w:rsid w:val="00AF4BE5"/>
    <w:pPr>
      <w:spacing w:after="100"/>
    </w:pPr>
  </w:style>
  <w:style w:type="character" w:styleId="Hyperlink">
    <w:name w:val="Hyperlink"/>
    <w:basedOn w:val="Fontepargpadro"/>
    <w:uiPriority w:val="99"/>
    <w:unhideWhenUsed/>
    <w:rsid w:val="00AF4BE5"/>
    <w:rPr>
      <w:color w:val="0563C1" w:themeColor="hyperlink"/>
      <w:u w:val="single"/>
    </w:rPr>
  </w:style>
  <w:style w:type="paragraph" w:styleId="Sumrio2">
    <w:name w:val="toc 2"/>
    <w:basedOn w:val="Normal"/>
    <w:next w:val="Normal"/>
    <w:autoRedefine/>
    <w:uiPriority w:val="39"/>
    <w:unhideWhenUsed/>
    <w:rsid w:val="00AF4BE5"/>
    <w:pPr>
      <w:tabs>
        <w:tab w:val="right" w:leader="dot" w:pos="9061"/>
      </w:tabs>
      <w:spacing w:after="100"/>
      <w:ind w:left="142"/>
    </w:pPr>
  </w:style>
  <w:style w:type="paragraph" w:customStyle="1" w:styleId="Default">
    <w:name w:val="Default"/>
    <w:rsid w:val="007B43B7"/>
    <w:pPr>
      <w:autoSpaceDE w:val="0"/>
      <w:autoSpaceDN w:val="0"/>
      <w:adjustRightInd w:val="0"/>
      <w:spacing w:after="0" w:line="240" w:lineRule="auto"/>
    </w:pPr>
    <w:rPr>
      <w:rFonts w:ascii="Wingdings" w:hAnsi="Wingdings" w:cs="Wingdings"/>
      <w:color w:val="000000"/>
      <w:sz w:val="24"/>
      <w:szCs w:val="24"/>
    </w:rPr>
  </w:style>
  <w:style w:type="character" w:customStyle="1" w:styleId="small-caps">
    <w:name w:val="small-caps"/>
    <w:basedOn w:val="Fontepargpadro"/>
    <w:rsid w:val="00C36EB3"/>
  </w:style>
  <w:style w:type="table" w:styleId="TabelaSimples5">
    <w:name w:val="Plain Table 5"/>
    <w:basedOn w:val="Tabelanormal"/>
    <w:uiPriority w:val="45"/>
    <w:rsid w:val="00C36EB3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A30DB9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msonormal">
    <w:name w:val="x_msonormal"/>
    <w:basedOn w:val="Normal"/>
    <w:rsid w:val="00A255D4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Sumrio3">
    <w:name w:val="toc 3"/>
    <w:basedOn w:val="Normal"/>
    <w:next w:val="Normal"/>
    <w:autoRedefine/>
    <w:uiPriority w:val="39"/>
    <w:unhideWhenUsed/>
    <w:rsid w:val="00E41F9B"/>
    <w:pPr>
      <w:spacing w:after="100"/>
      <w:ind w:left="440"/>
    </w:pPr>
  </w:style>
  <w:style w:type="paragraph" w:customStyle="1" w:styleId="62capacidadeeano">
    <w:name w:val="62 capa [cidade e ano]"/>
    <w:basedOn w:val="Normal"/>
    <w:rsid w:val="002B5020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sz w:val="24"/>
      <w:szCs w:val="24"/>
      <w:lang w:bidi="ar-SA"/>
    </w:rPr>
  </w:style>
  <w:style w:type="paragraph" w:customStyle="1" w:styleId="72folhaderostottulo">
    <w:name w:val="72 folha de rosto [título]"/>
    <w:basedOn w:val="Normal"/>
    <w:rsid w:val="002B5020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4"/>
      <w:lang w:bidi="ar-SA"/>
    </w:rPr>
  </w:style>
  <w:style w:type="paragraph" w:customStyle="1" w:styleId="73folhaderostonaturezadotrabalho">
    <w:name w:val="73 folha de rosto [natureza do trabalho]"/>
    <w:basedOn w:val="Normal"/>
    <w:next w:val="72folhaderostottulo"/>
    <w:rsid w:val="002B5020"/>
    <w:pPr>
      <w:widowControl/>
      <w:autoSpaceDE/>
      <w:autoSpaceDN/>
      <w:ind w:left="4536"/>
      <w:jc w:val="both"/>
    </w:pPr>
    <w:rPr>
      <w:rFonts w:ascii="Times New Roman" w:eastAsia="Times New Roman" w:hAnsi="Times New Roman" w:cs="Times New Roman"/>
      <w:sz w:val="24"/>
      <w:szCs w:val="20"/>
      <w:lang w:bidi="ar-SA"/>
    </w:rPr>
  </w:style>
  <w:style w:type="paragraph" w:styleId="ndicedeilustraes">
    <w:name w:val="table of figures"/>
    <w:basedOn w:val="Normal"/>
    <w:next w:val="Normal"/>
    <w:uiPriority w:val="99"/>
    <w:rsid w:val="002B5020"/>
    <w:pPr>
      <w:widowControl/>
      <w:autoSpaceDE/>
      <w:autoSpaceDN/>
      <w:spacing w:line="360" w:lineRule="auto"/>
      <w:jc w:val="both"/>
    </w:pPr>
    <w:rPr>
      <w:rFonts w:ascii="Times New Roman" w:eastAsia="Times New Roman" w:hAnsi="Times New Roman" w:cs="Times New Roman"/>
      <w:sz w:val="24"/>
      <w:szCs w:val="20"/>
      <w:lang w:bidi="ar-SA"/>
    </w:rPr>
  </w:style>
  <w:style w:type="table" w:customStyle="1" w:styleId="TabelaSimples21">
    <w:name w:val="Tabela Simples 21"/>
    <w:basedOn w:val="Tabelanormal"/>
    <w:uiPriority w:val="42"/>
    <w:rsid w:val="002B502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B5020"/>
    <w:rPr>
      <w:rFonts w:ascii="Segoe UI" w:hAnsi="Segoe UI" w:cs="Segoe UI"/>
      <w:sz w:val="18"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B5020"/>
    <w:pPr>
      <w:widowControl/>
      <w:autoSpaceDE/>
      <w:autoSpaceDN/>
    </w:pPr>
    <w:rPr>
      <w:rFonts w:ascii="Segoe UI" w:eastAsiaTheme="minorHAnsi" w:hAnsi="Segoe UI" w:cs="Segoe UI"/>
      <w:sz w:val="18"/>
      <w:szCs w:val="18"/>
      <w:lang w:eastAsia="en-US" w:bidi="ar-SA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B5020"/>
    <w:rPr>
      <w:rFonts w:ascii="Calibri" w:eastAsia="Calibri" w:hAnsi="Calibri" w:cs="Times New Roman"/>
      <w:sz w:val="20"/>
      <w:szCs w:val="20"/>
      <w:lang w:val="x-none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B5020"/>
    <w:pPr>
      <w:widowControl/>
      <w:autoSpaceDE/>
      <w:autoSpaceDN/>
      <w:spacing w:after="200" w:line="276" w:lineRule="auto"/>
    </w:pPr>
    <w:rPr>
      <w:rFonts w:ascii="Calibri" w:eastAsia="Calibri" w:hAnsi="Calibri" w:cs="Times New Roman"/>
      <w:sz w:val="20"/>
      <w:szCs w:val="20"/>
      <w:lang w:val="x-none" w:eastAsia="en-US" w:bidi="ar-SA"/>
    </w:rPr>
  </w:style>
  <w:style w:type="paragraph" w:styleId="Legenda">
    <w:name w:val="caption"/>
    <w:basedOn w:val="Normal"/>
    <w:next w:val="Normal"/>
    <w:unhideWhenUsed/>
    <w:qFormat/>
    <w:rsid w:val="002B5020"/>
    <w:pPr>
      <w:widowControl/>
      <w:autoSpaceDE/>
      <w:autoSpaceDN/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eastAsia="en-US" w:bidi="ar-SA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B5020"/>
    <w:rPr>
      <w:rFonts w:ascii="Calibri" w:eastAsia="Calibri" w:hAnsi="Calibri" w:cs="Times New Roman"/>
      <w:b/>
      <w:bCs/>
      <w:sz w:val="20"/>
      <w:szCs w:val="20"/>
      <w:lang w:val="x-none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B5020"/>
    <w:pPr>
      <w:spacing w:after="160" w:line="240" w:lineRule="auto"/>
    </w:pPr>
    <w:rPr>
      <w:rFonts w:asciiTheme="minorHAnsi" w:eastAsiaTheme="minorHAnsi" w:hAnsiTheme="minorHAnsi" w:cstheme="minorBidi"/>
      <w:b/>
      <w:bCs/>
      <w:lang w:val="pt-BR"/>
    </w:rPr>
  </w:style>
  <w:style w:type="character" w:styleId="nfaseSutil">
    <w:name w:val="Subtle Emphasis"/>
    <w:basedOn w:val="Fontepargpadro"/>
    <w:uiPriority w:val="19"/>
    <w:qFormat/>
    <w:rsid w:val="002B5020"/>
    <w:rPr>
      <w:i/>
      <w:iCs/>
      <w:color w:val="404040" w:themeColor="text1" w:themeTint="BF"/>
    </w:rPr>
  </w:style>
  <w:style w:type="paragraph" w:customStyle="1" w:styleId="55tabelafonte">
    <w:name w:val="55 tabela fonte"/>
    <w:basedOn w:val="Normal"/>
    <w:rsid w:val="002B5020"/>
    <w:pPr>
      <w:widowControl/>
      <w:autoSpaceDE/>
      <w:autoSpaceDN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paragraph" w:customStyle="1" w:styleId="1texto">
    <w:name w:val="1 texto"/>
    <w:basedOn w:val="Normal"/>
    <w:rsid w:val="002B5020"/>
    <w:pPr>
      <w:widowControl/>
      <w:autoSpaceDE/>
      <w:autoSpaceDN/>
      <w:spacing w:line="360" w:lineRule="auto"/>
      <w:ind w:firstLine="1134"/>
      <w:jc w:val="both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2citaolonga">
    <w:name w:val="2 citação longa"/>
    <w:basedOn w:val="Normal"/>
    <w:next w:val="Normal"/>
    <w:rsid w:val="002B5020"/>
    <w:pPr>
      <w:widowControl/>
      <w:autoSpaceDE/>
      <w:autoSpaceDN/>
      <w:ind w:left="2268"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paragraph" w:customStyle="1" w:styleId="3alnea">
    <w:name w:val="3 alínea"/>
    <w:basedOn w:val="Normal"/>
    <w:rsid w:val="002B5020"/>
    <w:pPr>
      <w:widowControl/>
      <w:autoSpaceDE/>
      <w:autoSpaceDN/>
      <w:spacing w:line="360" w:lineRule="auto"/>
      <w:ind w:left="1134"/>
      <w:jc w:val="both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TextodenotaderodapChar">
    <w:name w:val="Texto de nota de rodapé Char"/>
    <w:basedOn w:val="Fontepargpadro"/>
    <w:link w:val="Textodenotaderodap"/>
    <w:semiHidden/>
    <w:rsid w:val="002B5020"/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semiHidden/>
    <w:rsid w:val="002B5020"/>
    <w:pPr>
      <w:widowControl/>
      <w:autoSpaceDE/>
      <w:autoSpaceDN/>
      <w:spacing w:before="60" w:after="60"/>
      <w:ind w:left="284" w:hanging="284"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character" w:styleId="Refdenotaderodap">
    <w:name w:val="footnote reference"/>
    <w:basedOn w:val="Fontepargpadro"/>
    <w:semiHidden/>
    <w:rsid w:val="002B5020"/>
    <w:rPr>
      <w:vertAlign w:val="superscript"/>
    </w:rPr>
  </w:style>
  <w:style w:type="paragraph" w:customStyle="1" w:styleId="82ttulops-textual">
    <w:name w:val="82 título pós-textual"/>
    <w:basedOn w:val="Ttulo1"/>
    <w:rsid w:val="002B5020"/>
    <w:pPr>
      <w:keepLines w:val="0"/>
      <w:pageBreakBefore/>
      <w:widowControl/>
      <w:autoSpaceDE/>
      <w:autoSpaceDN/>
      <w:spacing w:before="0" w:after="360" w:line="360" w:lineRule="auto"/>
      <w:jc w:val="center"/>
    </w:pPr>
    <w:rPr>
      <w:rFonts w:ascii="Times New Roman" w:eastAsia="Times New Roman" w:hAnsi="Times New Roman" w:cs="Times New Roman"/>
      <w:b/>
      <w:color w:val="auto"/>
      <w:kern w:val="28"/>
      <w:sz w:val="24"/>
      <w:szCs w:val="24"/>
      <w:lang w:bidi="ar-SA"/>
    </w:rPr>
  </w:style>
  <w:style w:type="character" w:styleId="nfase">
    <w:name w:val="Emphasis"/>
    <w:basedOn w:val="Fontepargpadro"/>
    <w:uiPriority w:val="20"/>
    <w:qFormat/>
    <w:rsid w:val="002B5020"/>
    <w:rPr>
      <w:i/>
      <w:iCs/>
    </w:rPr>
  </w:style>
  <w:style w:type="table" w:styleId="SimplesTabela2">
    <w:name w:val="Plain Table 2"/>
    <w:basedOn w:val="Tabelanormal"/>
    <w:uiPriority w:val="42"/>
    <w:rsid w:val="002B5020"/>
    <w:pPr>
      <w:widowControl w:val="0"/>
      <w:autoSpaceDE w:val="0"/>
      <w:autoSpaceDN w:val="0"/>
      <w:spacing w:after="0" w:line="240" w:lineRule="auto"/>
    </w:pPr>
    <w:rPr>
      <w:lang w:val="en-US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747650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29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65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7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7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3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54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file:///C:\Users\carol\Downloads\Disserta&#231;&#227;o%20-%20ana%20carolina%20-%20p&#243;s%20banca%20TSA.docx" TargetMode="External"/><Relationship Id="rId18" Type="http://schemas.openxmlformats.org/officeDocument/2006/relationships/hyperlink" Target="file:///C:\Users\carol\Downloads\Disserta&#231;&#227;o%20-%20ana%20carolina%20-%20p&#243;s%20banca%20TSA.docx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file:///C:\Users\carol\Downloads\Disserta&#231;&#227;o%20-%20ana%20carolina%20-%20p&#243;s%20banca%20TSA.docx" TargetMode="External"/><Relationship Id="rId17" Type="http://schemas.openxmlformats.org/officeDocument/2006/relationships/hyperlink" Target="file:///C:\Users\carol\Downloads\Disserta&#231;&#227;o%20-%20ana%20carolina%20-%20p&#243;s%20banca%20TSA.docx" TargetMode="External"/><Relationship Id="rId2" Type="http://schemas.openxmlformats.org/officeDocument/2006/relationships/numbering" Target="numbering.xml"/><Relationship Id="rId16" Type="http://schemas.openxmlformats.org/officeDocument/2006/relationships/hyperlink" Target="file:///C:\Users\carol\Downloads\Disserta&#231;&#227;o%20-%20ana%20carolina%20-%20p&#243;s%20banca%20TSA.docx" TargetMode="Externa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carol\Downloads\Disserta&#231;&#227;o%20-%20ana%20carolina%20-%20p&#243;s%20banca%20TSA.docx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file:///C:\Users\carol\Downloads\Disserta&#231;&#227;o%20-%20ana%20carolina%20-%20p&#243;s%20banca%20TSA.docx" TargetMode="External"/><Relationship Id="rId10" Type="http://schemas.openxmlformats.org/officeDocument/2006/relationships/hyperlink" Target="file:///C:\Users\carol\Downloads\Disserta&#231;&#227;o%20-%20ana%20carolina%20-%20p&#243;s%20banca%20TSA.docx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file:///C:\Users\carol\Downloads\Disserta&#231;&#227;o%20-%20ana%20carolina%20-%20p&#243;s%20banca%20TSA.docx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CC03EF-A240-4044-9261-66C328FC22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0</Pages>
  <Words>1389</Words>
  <Characters>7503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Carolina Lemos de Morais</dc:creator>
  <cp:keywords/>
  <dc:description/>
  <cp:lastModifiedBy>Kelson Fernandes Silva</cp:lastModifiedBy>
  <cp:revision>14</cp:revision>
  <cp:lastPrinted>2022-05-31T12:58:00Z</cp:lastPrinted>
  <dcterms:created xsi:type="dcterms:W3CDTF">2021-07-08T09:02:00Z</dcterms:created>
  <dcterms:modified xsi:type="dcterms:W3CDTF">2023-11-09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associacao-brasileira-de-normas-tecnicas-eceme</vt:lpwstr>
  </property>
  <property fmtid="{D5CDD505-2E9C-101B-9397-08002B2CF9AE}" pid="9" name="Mendeley Recent Style Name 3_1">
    <vt:lpwstr>Escola de Comando e Estado-Maior do Exército - ABNT (Portuguese - Brazil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associacao-brasileira-de-normas-tecnicas-ipea</vt:lpwstr>
  </property>
  <property fmtid="{D5CDD505-2E9C-101B-9397-08002B2CF9AE}" pid="13" name="Mendeley Recent Style Name 5_1">
    <vt:lpwstr>Instituto de Pesquisa Econômica Aplicada - ABNT (Portuguese - Brazil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associacao-brasileira-de-normas-tecnicas-ufmg-face-initials</vt:lpwstr>
  </property>
  <property fmtid="{D5CDD505-2E9C-101B-9397-08002B2CF9AE}" pid="21" name="Mendeley Recent Style Name 9_1">
    <vt:lpwstr>Universidade Federal de Minas Gerais - Faculdade de Ciências Econômicas - ABNT (autoria abreviad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610d126-49db-3214-84e8-c6210a36b4bf</vt:lpwstr>
  </property>
  <property fmtid="{D5CDD505-2E9C-101B-9397-08002B2CF9AE}" pid="24" name="Mendeley Citation Style_1">
    <vt:lpwstr>http://www.zotero.org/styles/associacao-brasileira-de-normas-tecnicas-ipea</vt:lpwstr>
  </property>
</Properties>
</file>